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both"/>
        <w:rPr>
          <w:rFonts w:ascii="Times New Roman" w:hAnsi="Times New Roman" w:cs="Times New Roman"/>
          <w:sz w:val="28"/>
          <w:szCs w:val="28"/>
        </w:rPr>
      </w:pPr>
    </w:p>
    <w:p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rsidR="00BA25D5" w:rsidRPr="00327C02" w:rsidRDefault="00BA25D5" w:rsidP="005A6A3B">
      <w:pPr>
        <w:tabs>
          <w:tab w:val="left" w:pos="3765"/>
        </w:tabs>
        <w:spacing w:line="360" w:lineRule="auto"/>
        <w:jc w:val="both"/>
        <w:rPr>
          <w:rFonts w:ascii="Times New Roman" w:hAnsi="Times New Roman" w:cs="Times New Roman"/>
          <w:sz w:val="28"/>
          <w:szCs w:val="28"/>
        </w:rPr>
      </w:pPr>
    </w:p>
    <w:p w:rsidR="00BA25D5" w:rsidRDefault="00BA25D5"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center"/>
        <w:rPr>
          <w:rFonts w:ascii="Times New Roman" w:hAnsi="Times New Roman" w:cs="Times New Roman"/>
          <w:sz w:val="28"/>
          <w:szCs w:val="28"/>
        </w:rPr>
      </w:pPr>
    </w:p>
    <w:p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B02D7C" w:rsidRPr="00327C02" w:rsidRDefault="00B02D7C" w:rsidP="005A6A3B">
      <w:pPr>
        <w:tabs>
          <w:tab w:val="left" w:pos="3765"/>
        </w:tabs>
        <w:spacing w:line="360" w:lineRule="auto"/>
        <w:jc w:val="center"/>
        <w:rPr>
          <w:rFonts w:ascii="Times New Roman" w:hAnsi="Times New Roman" w:cs="Times New Roman"/>
          <w:sz w:val="28"/>
          <w:szCs w:val="28"/>
        </w:rPr>
      </w:pPr>
    </w:p>
    <w:p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rsidR="00473BA8" w:rsidRPr="00327C02" w:rsidRDefault="009669C1" w:rsidP="005A6A3B">
      <w:pPr>
        <w:spacing w:line="360" w:lineRule="auto"/>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9D7AA0" w:rsidRDefault="009D7AA0">
                  <w:pPr>
                    <w:pStyle w:val="Glava"/>
                    <w:rPr>
                      <w:rFonts w:ascii="Times" w:hAnsi="Times"/>
                      <w:i/>
                      <w:sz w:val="16"/>
                    </w:rPr>
                  </w:pPr>
                  <w:r>
                    <w:rPr>
                      <w:rFonts w:ascii="Times" w:hAnsi="Times"/>
                      <w:i/>
                      <w:sz w:val="16"/>
                      <w:lang w:val="es-ES"/>
                    </w:rPr>
                    <w:t xml:space="preserve">Kardeljeva ploščad 5 </w:t>
                  </w:r>
                </w:p>
                <w:p w:rsidR="009D7AA0" w:rsidRDefault="009D7AA0">
                  <w:pPr>
                    <w:rPr>
                      <w:rFonts w:ascii="Times" w:hAnsi="Times"/>
                      <w:i/>
                      <w:sz w:val="16"/>
                    </w:rPr>
                  </w:pPr>
                  <w:r>
                    <w:rPr>
                      <w:rFonts w:ascii="Times" w:hAnsi="Times"/>
                      <w:i/>
                      <w:sz w:val="16"/>
                    </w:rPr>
                    <w:t>1000 Ljubljana, Slovenija</w:t>
                  </w:r>
                </w:p>
                <w:p w:rsidR="009D7AA0" w:rsidRDefault="009D7AA0">
                  <w:pPr>
                    <w:rPr>
                      <w:rFonts w:ascii="Times" w:hAnsi="Times"/>
                    </w:rPr>
                  </w:pPr>
                  <w:r>
                    <w:rPr>
                      <w:rFonts w:ascii="Times" w:hAnsi="Times"/>
                      <w:i/>
                      <w:sz w:val="16"/>
                    </w:rPr>
                    <w:t>telefon 01 58 05 128</w:t>
                  </w:r>
                </w:p>
              </w:txbxContent>
            </v:textbox>
          </v:shape>
        </w:pict>
      </w: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45pt;height:83.45pt" fillcolor="window">
            <v:imagedata r:id="rId9" o:title="FDV"/>
          </v:shape>
        </w:pict>
      </w:r>
    </w:p>
    <w:p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rsidR="00A86799" w:rsidRPr="00327C02" w:rsidRDefault="00A86799" w:rsidP="005A6A3B">
      <w:pPr>
        <w:spacing w:line="360" w:lineRule="auto"/>
        <w:jc w:val="both"/>
        <w:rPr>
          <w:rFonts w:ascii="Times New Roman" w:hAnsi="Times New Roman" w:cs="Times New Roman"/>
          <w:sz w:val="32"/>
          <w:szCs w:val="32"/>
        </w:rPr>
      </w:pP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rsidR="00473BA8" w:rsidRPr="00327C02" w:rsidRDefault="00473BA8" w:rsidP="005A6A3B">
      <w:pPr>
        <w:spacing w:line="360" w:lineRule="auto"/>
        <w:jc w:val="both"/>
        <w:rPr>
          <w:rFonts w:ascii="Times New Roman" w:hAnsi="Times New Roman" w:cs="Times New Roman"/>
        </w:rPr>
      </w:pPr>
    </w:p>
    <w:p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rsidR="002538B9" w:rsidRPr="002538B9" w:rsidRDefault="002538B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rsidR="0051205E" w:rsidRPr="002538B9" w:rsidRDefault="0051205E" w:rsidP="0051205E">
      <w:pPr>
        <w:spacing w:line="360" w:lineRule="auto"/>
        <w:rPr>
          <w:rFonts w:ascii="Times New Roman" w:hAnsi="Times New Roman" w:cs="Times New Roman"/>
          <w:sz w:val="24"/>
          <w:szCs w:val="32"/>
        </w:rPr>
      </w:pPr>
    </w:p>
    <w:p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rsidR="003A03C9" w:rsidRDefault="003A03C9" w:rsidP="0051205E">
      <w:pPr>
        <w:spacing w:line="360" w:lineRule="auto"/>
        <w:rPr>
          <w:rFonts w:ascii="Times New Roman" w:hAnsi="Times New Roman" w:cs="Times New Roman"/>
          <w:sz w:val="24"/>
          <w:szCs w:val="32"/>
        </w:rPr>
      </w:pPr>
    </w:p>
    <w:p w:rsidR="003A03C9" w:rsidRDefault="003A03C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bookmarkStart w:id="4" w:name="_GoBack"/>
      <w:bookmarkEnd w:id="4"/>
    </w:p>
    <w:p w:rsidR="0051205E" w:rsidRDefault="0051205E" w:rsidP="005A6A3B">
      <w:pPr>
        <w:tabs>
          <w:tab w:val="left" w:pos="4678"/>
        </w:tabs>
        <w:spacing w:line="360" w:lineRule="auto"/>
        <w:jc w:val="both"/>
        <w:rPr>
          <w:rFonts w:ascii="Times New Roman" w:hAnsi="Times New Roman" w:cs="Times New Roman"/>
          <w:sz w:val="24"/>
          <w:szCs w:val="24"/>
        </w:rPr>
      </w:pPr>
    </w:p>
    <w:p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4A0496" w:rsidRPr="00327C02">
        <w:rPr>
          <w:rFonts w:ascii="Times New Roman" w:hAnsi="Times New Roman" w:cs="Times New Roman"/>
          <w:sz w:val="24"/>
          <w:szCs w:val="24"/>
        </w:rPr>
        <w:t>S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 in 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 xml:space="preserve">izdanih 15.000 novih aplikacij.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rsidR="00D204FE" w:rsidRDefault="00D204FE" w:rsidP="005A6A3B">
      <w:pPr>
        <w:tabs>
          <w:tab w:val="left" w:pos="4678"/>
        </w:tabs>
        <w:spacing w:line="360" w:lineRule="auto"/>
        <w:contextualSpacing/>
        <w:jc w:val="both"/>
        <w:rPr>
          <w:rFonts w:ascii="Times New Roman" w:hAnsi="Times New Roman" w:cs="Times New Roman"/>
          <w:sz w:val="24"/>
          <w:szCs w:val="24"/>
        </w:rPr>
      </w:pPr>
    </w:p>
    <w:p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DA112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327C02">
        <w:rPr>
          <w:rFonts w:ascii="Times New Roman" w:hAnsi="Times New Roman" w:cs="Times New Roman"/>
          <w:sz w:val="24"/>
          <w:szCs w:val="24"/>
        </w:rPr>
        <w:fldChar w:fldCharType="separate"/>
      </w:r>
      <w:r w:rsidR="00A14F7E" w:rsidRPr="00327C02">
        <w:rPr>
          <w:rFonts w:ascii="Times New Roman" w:hAnsi="Times New Roman" w:cs="Times New Roman"/>
          <w:sz w:val="24"/>
          <w:szCs w:val="24"/>
        </w:rPr>
        <w:t>(O’Hagan, Coleman, in O’Connor 2014</w:t>
      </w:r>
      <w:r w:rsidR="00767F39" w:rsidRPr="00327C02">
        <w:rPr>
          <w:rFonts w:ascii="Times New Roman" w:hAnsi="Times New Roman" w:cs="Times New Roman"/>
          <w:sz w:val="24"/>
          <w:szCs w:val="24"/>
        </w:rPr>
        <w:t>, 182</w:t>
      </w:r>
      <w:r w:rsidR="00A14F7E" w:rsidRPr="00327C02">
        <w:rPr>
          <w:rFonts w:ascii="Times New Roman" w:hAnsi="Times New Roman" w:cs="Times New Roman"/>
          <w:sz w:val="24"/>
          <w:szCs w:val="24"/>
        </w:rPr>
        <w:t>)</w:t>
      </w:r>
      <w:r w:rsidR="00DA1126" w:rsidRPr="00327C02">
        <w:rPr>
          <w:rFonts w:ascii="Times New Roman" w:hAnsi="Times New Roman" w:cs="Times New Roman"/>
          <w:sz w:val="24"/>
          <w:szCs w:val="24"/>
        </w:rPr>
        <w:fldChar w:fldCharType="end"/>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w:t>
      </w:r>
      <w:r w:rsidR="0034355E" w:rsidRPr="00327C02">
        <w:rPr>
          <w:rFonts w:ascii="Times New Roman" w:hAnsi="Times New Roman" w:cs="Times New Roman"/>
          <w:sz w:val="24"/>
          <w:szCs w:val="24"/>
        </w:rPr>
        <w:lastRenderedPageBreak/>
        <w:t>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rsidR="0060508B" w:rsidRPr="00327C02" w:rsidRDefault="0060508B"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 Razvoj iger j</w:t>
      </w:r>
      <w:r w:rsidR="00FE483B">
        <w:rPr>
          <w:rFonts w:ascii="Times New Roman" w:hAnsi="Times New Roman" w:cs="Times New Roman"/>
          <w:sz w:val="24"/>
          <w:szCs w:val="24"/>
        </w:rPr>
        <w:t>e inherentno agilna aktivnos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uonala 2016, 1)</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rsidR="00891875" w:rsidRDefault="00891875"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5: spoznanje discipline, ki gradi metode za izgradnjo procesnih modelov,</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6: izgradnja metode za definiranje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7: apliciranje metode in izgradnja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8: spoznanje pristopov optimizacije in ilustracija optimiziranje.</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rsidR="00B84554"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84554" w:rsidRPr="00327C02" w:rsidRDefault="00B8455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1 SLAM DUNK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am dun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oben pristop je Big Bang, ki celoten produkt dostavi v enem dah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lote in dr. 2004, 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1.2 PRILOŽNOST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teoriji se uporablja tudi izraz ad hoc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tem pristopu, ki je viden na sliki 3.1, razvijalci konstantno modificirajo svoj produkt dokler ta ne ustreza njim ali naročni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s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23C0C"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Slika 3.1 priložnostni model</w:t>
      </w:r>
      <w:r w:rsidR="00C77DB1" w:rsidRPr="00327C02">
        <w:rPr>
          <w:rFonts w:ascii="Times New Roman" w:hAnsi="Times New Roman" w:cs="Times New Roman"/>
          <w:noProof/>
          <w:sz w:val="20"/>
          <w:szCs w:val="24"/>
          <w:lang w:eastAsia="sl-SI"/>
        </w:rPr>
        <w:drawing>
          <wp:inline distT="0" distB="0" distL="0" distR="0" wp14:anchorId="75E31478" wp14:editId="23953FB9">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327C02">
        <w:rPr>
          <w:rFonts w:ascii="Times New Roman" w:hAnsi="Times New Roman" w:cs="Times New Roman"/>
          <w:sz w:val="20"/>
          <w:szCs w:val="24"/>
        </w:rPr>
        <w:b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szCs w:val="24"/>
        </w:rPr>
        <w:t>(Lethbridge in Laganiere 2005, 428)</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 ki odraža medsebojno povezanost procesnih ele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2505D7" w:rsidRPr="00327C02" w:rsidRDefault="002505D7"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1 KASKADNI MODEL</w:t>
      </w:r>
    </w:p>
    <w:p w:rsidR="00647F06" w:rsidRPr="00327C02" w:rsidRDefault="0014097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i</w:t>
      </w:r>
      <w:r w:rsidR="00C77DB1" w:rsidRPr="00327C02">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sidRPr="00327C02">
        <w:rPr>
          <w:rFonts w:ascii="Times New Roman" w:hAnsi="Times New Roman" w:cs="Times New Roman"/>
          <w:sz w:val="24"/>
          <w:szCs w:val="24"/>
        </w:rPr>
        <w:t xml:space="preserve"> (sl. </w:t>
      </w:r>
      <w:r w:rsidR="00C77DB1" w:rsidRPr="00327C02">
        <w:rPr>
          <w:rFonts w:ascii="Times New Roman" w:hAnsi="Times New Roman" w:cs="Times New Roman"/>
          <w:sz w:val="24"/>
          <w:szCs w:val="24"/>
        </w:rPr>
        <w:t xml:space="preserve">3.2)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Pressman in Maxim 2014, 42)</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Slika 3.2. kaskad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20"/>
          <w:szCs w:val="24"/>
          <w:lang w:eastAsia="sl-SI"/>
        </w:rPr>
        <w:drawing>
          <wp:inline distT="0" distB="0" distL="0" distR="0" wp14:anchorId="2FBA6710" wp14:editId="1D1095E6">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szCs w:val="24"/>
        </w:rPr>
        <w:t>(Pressman in Maxim 2014, 4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00630C0B" w:rsidRPr="00327C02">
        <w:rPr>
          <w:rFonts w:ascii="Times New Roman" w:hAnsi="Times New Roman" w:cs="Times New Roman"/>
          <w:sz w:val="24"/>
          <w:szCs w:val="24"/>
        </w:rPr>
        <w:t xml:space="preserve">. </w:t>
      </w:r>
      <w:r w:rsidRPr="00327C02">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327C02">
        <w:rPr>
          <w:rFonts w:ascii="Times New Roman" w:hAnsi="Times New Roman" w:cs="Times New Roman"/>
          <w:sz w:val="24"/>
          <w:szCs w:val="24"/>
        </w:rPr>
        <w:t xml:space="preserve"> ter </w:t>
      </w:r>
      <w:r w:rsidRPr="00327C02">
        <w:rPr>
          <w:rFonts w:ascii="Times New Roman" w:hAnsi="Times New Roman" w:cs="Times New Roman"/>
          <w:sz w:val="24"/>
          <w:szCs w:val="24"/>
        </w:rPr>
        <w:t>kasnejšo implementac</w:t>
      </w:r>
      <w:r w:rsidR="005721B6" w:rsidRPr="00327C02">
        <w:rPr>
          <w:rFonts w:ascii="Times New Roman" w:hAnsi="Times New Roman" w:cs="Times New Roman"/>
          <w:sz w:val="24"/>
          <w:szCs w:val="24"/>
        </w:rPr>
        <w:t xml:space="preserve">ijo ob ustreznosti delo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A151C7"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ačeloma je rezultat vsakega koraka potrditev enega ali več doku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alidacija in zagotavljanje kakovosti pri vsakem koraku omogoča, da se naslednji korak prične na trdnih temelj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327C02">
        <w:rPr>
          <w:rFonts w:ascii="Times New Roman" w:hAnsi="Times New Roman" w:cs="Times New Roman"/>
          <w:sz w:val="24"/>
          <w:szCs w:val="24"/>
        </w:rPr>
        <w:t>spregledane</w:t>
      </w:r>
      <w:r w:rsidRPr="00327C02">
        <w:rPr>
          <w:rFonts w:ascii="Times New Roman" w:hAnsi="Times New Roman" w:cs="Times New Roman"/>
          <w:sz w:val="24"/>
          <w:szCs w:val="24"/>
        </w:rPr>
        <w:t xml:space="preserve">. Za kakršenkoli poseg v sistem, ki je že v delovanju, bo razvoj najverjetneje potreboval ponoviti pretekle korake proces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almquist in dr. 2013,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asnejšim zahtevam naročnika je zato težko ugodi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2 V-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ariacija kaskadnega modela se imenuje V-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 in komunikacije (</w:t>
      </w:r>
      <w:r w:rsidR="00837F98" w:rsidRPr="00327C02">
        <w:rPr>
          <w:rFonts w:ascii="Times New Roman" w:hAnsi="Times New Roman" w:cs="Times New Roman"/>
          <w:sz w:val="24"/>
          <w:szCs w:val="24"/>
        </w:rPr>
        <w:t>sl.</w:t>
      </w:r>
      <w:r w:rsidRPr="00327C02">
        <w:rPr>
          <w:rFonts w:ascii="Times New Roman" w:hAnsi="Times New Roman" w:cs="Times New Roman"/>
          <w:sz w:val="24"/>
          <w:szCs w:val="24"/>
        </w:rPr>
        <w:t xml:space="preserve"> 3.</w:t>
      </w:r>
      <w:r w:rsidR="00031227" w:rsidRPr="00327C02">
        <w:rPr>
          <w:rFonts w:ascii="Times New Roman" w:hAnsi="Times New Roman" w:cs="Times New Roman"/>
          <w:sz w:val="24"/>
          <w:szCs w:val="24"/>
        </w:rPr>
        <w:t>3</w:t>
      </w:r>
      <w:r w:rsidRPr="00327C02">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Palmquist in dr. 2013, 9)</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p>
    <w:p w:rsidR="00C77DB1" w:rsidRPr="00327C02" w:rsidRDefault="00C77DB1" w:rsidP="005A6A3B">
      <w:pPr>
        <w:spacing w:line="360" w:lineRule="auto"/>
        <w:contextualSpacing/>
        <w:jc w:val="center"/>
        <w:rPr>
          <w:rFonts w:ascii="Times New Roman" w:hAnsi="Times New Roman" w:cs="Times New Roman"/>
          <w:noProof/>
          <w:sz w:val="20"/>
          <w:szCs w:val="24"/>
          <w:lang w:eastAsia="sl-SI"/>
        </w:rPr>
      </w:pPr>
      <w:r w:rsidRPr="00327C02">
        <w:rPr>
          <w:rFonts w:ascii="Times New Roman" w:hAnsi="Times New Roman" w:cs="Times New Roman"/>
          <w:sz w:val="20"/>
          <w:szCs w:val="24"/>
        </w:rPr>
        <w:br/>
        <w:t>Slika 3.</w:t>
      </w:r>
      <w:r w:rsidR="00031227" w:rsidRPr="00327C02">
        <w:rPr>
          <w:rFonts w:ascii="Times New Roman" w:hAnsi="Times New Roman" w:cs="Times New Roman"/>
          <w:sz w:val="20"/>
          <w:szCs w:val="24"/>
        </w:rPr>
        <w:t>3</w:t>
      </w:r>
      <w:r w:rsidRPr="00327C02">
        <w:rPr>
          <w:rFonts w:ascii="Times New Roman" w:hAnsi="Times New Roman" w:cs="Times New Roman"/>
          <w:sz w:val="20"/>
          <w:szCs w:val="24"/>
        </w:rPr>
        <w:t xml:space="preserve"> v-model</w:t>
      </w:r>
      <w:r w:rsidRPr="00327C02">
        <w:rPr>
          <w:rFonts w:ascii="Times New Roman" w:hAnsi="Times New Roman" w:cs="Times New Roman"/>
          <w:sz w:val="20"/>
          <w:szCs w:val="24"/>
        </w:rPr>
        <w:br/>
      </w:r>
      <w:r w:rsidR="00C97856" w:rsidRPr="00327C02">
        <w:rPr>
          <w:rFonts w:ascii="Times New Roman" w:hAnsi="Times New Roman" w:cs="Times New Roman"/>
          <w:noProof/>
          <w:lang w:eastAsia="sl-SI"/>
        </w:rPr>
        <w:drawing>
          <wp:inline distT="0" distB="0" distL="0" distR="0" wp14:anchorId="20535E2A" wp14:editId="39504148">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327C02">
        <w:rPr>
          <w:rFonts w:ascii="Times New Roman" w:hAnsi="Times New Roman" w:cs="Times New Roman"/>
          <w:noProof/>
          <w:sz w:val="20"/>
          <w:szCs w:val="24"/>
          <w:lang w:eastAsia="sl-SI"/>
        </w:rPr>
        <w:br/>
        <w:t xml:space="preserve">vir: </w:t>
      </w:r>
      <w:r w:rsidRPr="00327C02">
        <w:rPr>
          <w:rFonts w:ascii="Times New Roman" w:hAnsi="Times New Roman" w:cs="Times New Roman"/>
          <w:noProof/>
          <w:sz w:val="20"/>
          <w:szCs w:val="24"/>
          <w:lang w:eastAsia="sl-SI"/>
        </w:rPr>
        <w:fldChar w:fldCharType="begin"/>
      </w:r>
      <w:r w:rsidRPr="00327C02">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327C02">
        <w:rPr>
          <w:rFonts w:ascii="Times New Roman" w:hAnsi="Times New Roman" w:cs="Times New Roman"/>
          <w:noProof/>
          <w:sz w:val="20"/>
          <w:szCs w:val="24"/>
          <w:lang w:eastAsia="sl-SI"/>
        </w:rPr>
        <w:fldChar w:fldCharType="separate"/>
      </w:r>
      <w:r w:rsidRPr="00327C02">
        <w:rPr>
          <w:rFonts w:ascii="Times New Roman" w:hAnsi="Times New Roman" w:cs="Times New Roman"/>
          <w:sz w:val="20"/>
          <w:szCs w:val="24"/>
        </w:rPr>
        <w:t>(Pressman in Maxim 2014, 43)</w:t>
      </w:r>
      <w:r w:rsidRPr="00327C02">
        <w:rPr>
          <w:rFonts w:ascii="Times New Roman" w:hAnsi="Times New Roman" w:cs="Times New Roman"/>
          <w:noProof/>
          <w:sz w:val="20"/>
          <w:szCs w:val="24"/>
          <w:lang w:eastAsia="sl-SI"/>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3 FAZ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azni model (phase-release model) izvira iz proizvodnega sektorja. Ima veliko poimenovanj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ambridge English Dictionary: Meanings &amp; Definitions“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sidRPr="00327C02">
        <w:rPr>
          <w:rFonts w:ascii="Times New Roman" w:hAnsi="Times New Roman" w:cs="Times New Roman"/>
          <w:sz w:val="24"/>
          <w:szCs w:val="24"/>
        </w:rPr>
        <w:t>.4</w:t>
      </w:r>
      <w:r w:rsidRPr="00327C02">
        <w:rPr>
          <w:rFonts w:ascii="Times New Roman" w:hAnsi="Times New Roman" w:cs="Times New Roman"/>
          <w:sz w:val="24"/>
          <w:szCs w:val="24"/>
        </w:rPr>
        <w:t xml:space="preserve">) je načrtovanje odvisno od originalne specif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4</w:t>
      </w:r>
      <w:r w:rsidRPr="00327C02">
        <w:rPr>
          <w:rFonts w:ascii="Times New Roman" w:hAnsi="Times New Roman" w:cs="Times New Roman"/>
          <w:sz w:val="20"/>
          <w:szCs w:val="24"/>
        </w:rPr>
        <w:t xml:space="preserve"> faz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56E540B2" wp14:editId="33EFC8D4">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0)</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5 INKREMENTAL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 slike </w:t>
      </w:r>
      <w:r w:rsidR="00031227" w:rsidRPr="00327C02">
        <w:rPr>
          <w:rFonts w:ascii="Times New Roman" w:hAnsi="Times New Roman" w:cs="Times New Roman"/>
          <w:sz w:val="24"/>
          <w:szCs w:val="24"/>
        </w:rPr>
        <w:t>3.5</w:t>
      </w:r>
      <w:r w:rsidRPr="00327C02">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5</w:t>
      </w:r>
      <w:r w:rsidRPr="00327C02">
        <w:rPr>
          <w:rFonts w:ascii="Times New Roman" w:hAnsi="Times New Roman" w:cs="Times New Roman"/>
          <w:sz w:val="20"/>
          <w:szCs w:val="24"/>
        </w:rPr>
        <w:t xml:space="preserve"> inkrementalni model</w:t>
      </w:r>
      <w:r w:rsidRPr="00327C02">
        <w:rPr>
          <w:rFonts w:ascii="Times New Roman" w:hAnsi="Times New Roman" w:cs="Times New Roman"/>
          <w:noProof/>
          <w:sz w:val="18"/>
          <w:lang w:eastAsia="sl-SI"/>
        </w:rPr>
        <w:drawing>
          <wp:inline distT="0" distB="0" distL="0" distR="0" wp14:anchorId="10F83087" wp14:editId="1C6A77C6">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vi inkrement je navadno jedr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buje najpomembnejš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vestitor lahko ob vsaki stopnji pridobi stvarno predstavo statusa projekta skozi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težavna pri velikih, kompleksnih in dolgoročnih projektih kjer delovne </w:t>
      </w:r>
      <w:r w:rsidR="002B153C" w:rsidRPr="00327C02">
        <w:rPr>
          <w:rFonts w:ascii="Times New Roman" w:hAnsi="Times New Roman" w:cs="Times New Roman"/>
          <w:sz w:val="24"/>
          <w:szCs w:val="24"/>
        </w:rPr>
        <w:t>skupine posamično razvijajo dele</w:t>
      </w:r>
      <w:r w:rsidRPr="00327C02">
        <w:rPr>
          <w:rFonts w:ascii="Times New Roman" w:hAnsi="Times New Roman" w:cs="Times New Roman"/>
          <w:sz w:val="24"/>
          <w:szCs w:val="24"/>
        </w:rPr>
        <w:t xml:space="preserv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00253CE4" w:rsidRPr="00327C02">
        <w:rPr>
          <w:rFonts w:ascii="Times New Roman" w:hAnsi="Times New Roman" w:cs="Times New Roman"/>
          <w:sz w:val="24"/>
          <w:szCs w:val="24"/>
        </w:rPr>
        <w:t>.</w:t>
      </w:r>
    </w:p>
    <w:p w:rsidR="00253CE4" w:rsidRPr="00327C02" w:rsidRDefault="00253CE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1 PROTOTIP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aradigma se začne s komunikacijo in se nadaljuje v slogu, ki ga prikazuje slika 3</w:t>
      </w:r>
      <w:r w:rsidR="00031227" w:rsidRPr="00327C02">
        <w:rPr>
          <w:rFonts w:ascii="Times New Roman" w:hAnsi="Times New Roman" w:cs="Times New Roman"/>
          <w:sz w:val="24"/>
          <w:szCs w:val="24"/>
        </w:rPr>
        <w:t>.6</w:t>
      </w:r>
      <w:r w:rsidRPr="00327C02">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 lahko tudi kot orodje za eksperimentiranje predlaganega načr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B24DD" w:rsidRPr="00327C02" w:rsidRDefault="00CB24DD" w:rsidP="005A6A3B">
      <w:pPr>
        <w:spacing w:line="360" w:lineRule="auto"/>
        <w:contextualSpacing/>
        <w:jc w:val="center"/>
        <w:rPr>
          <w:rFonts w:ascii="Times New Roman" w:hAnsi="Times New Roman" w:cs="Times New Roman"/>
          <w:sz w:val="20"/>
          <w:szCs w:val="24"/>
        </w:rPr>
      </w:pPr>
    </w:p>
    <w:p w:rsidR="00C77DB1" w:rsidRPr="00327C02" w:rsidRDefault="00031227"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lastRenderedPageBreak/>
        <w:t>Slika 3.6</w:t>
      </w:r>
      <w:r w:rsidR="00C77DB1" w:rsidRPr="00327C02">
        <w:rPr>
          <w:rFonts w:ascii="Times New Roman" w:hAnsi="Times New Roman" w:cs="Times New Roman"/>
          <w:sz w:val="20"/>
          <w:szCs w:val="24"/>
        </w:rPr>
        <w:t xml:space="preserve"> prototipiranje</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3B819A68" wp14:editId="760D5973">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6)</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z čas ti kompromisi, čeprav slabši od idealnih postanejo del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Čeprav lahko ta model uporabljamo samostojno je v praksi največkrat uporabljen znotraj konteksta drug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2 SPIRALNI MODEL</w:t>
      </w:r>
    </w:p>
    <w:p w:rsidR="004E7DEE"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sidRPr="00327C02">
        <w:rPr>
          <w:rFonts w:ascii="Times New Roman" w:hAnsi="Times New Roman" w:cs="Times New Roman"/>
          <w:sz w:val="24"/>
          <w:szCs w:val="24"/>
        </w:rPr>
        <w:t>stavljajo</w:t>
      </w:r>
      <w:r w:rsidR="0096410E" w:rsidRPr="00327C02">
        <w:rPr>
          <w:rFonts w:ascii="Times New Roman" w:hAnsi="Times New Roman" w:cs="Times New Roman"/>
          <w:sz w:val="24"/>
          <w:szCs w:val="24"/>
        </w:rPr>
        <w:t xml:space="preserve"> modele ali</w:t>
      </w:r>
      <w:r w:rsidR="00AF0247" w:rsidRPr="00327C02">
        <w:rPr>
          <w:rFonts w:ascii="Times New Roman" w:hAnsi="Times New Roman" w:cs="Times New Roman"/>
          <w:sz w:val="24"/>
          <w:szCs w:val="24"/>
        </w:rPr>
        <w:t xml:space="preserve"> </w:t>
      </w:r>
      <w:r w:rsidRPr="00327C02">
        <w:rPr>
          <w:rFonts w:ascii="Times New Roman" w:hAnsi="Times New Roman" w:cs="Times New Roman"/>
          <w:sz w:val="24"/>
          <w:szCs w:val="24"/>
        </w:rPr>
        <w:t>prototipe kasnejše iteracije pa</w:t>
      </w:r>
      <w:r w:rsidR="00871CAC" w:rsidRPr="00327C02">
        <w:rPr>
          <w:rFonts w:ascii="Times New Roman" w:hAnsi="Times New Roman" w:cs="Times New Roman"/>
          <w:sz w:val="24"/>
          <w:szCs w:val="24"/>
        </w:rPr>
        <w:t xml:space="preserve"> vedno volj </w:t>
      </w:r>
      <w:r w:rsidR="00A85526" w:rsidRPr="00327C02">
        <w:rPr>
          <w:rFonts w:ascii="Times New Roman" w:hAnsi="Times New Roman" w:cs="Times New Roman"/>
          <w:sz w:val="24"/>
          <w:szCs w:val="24"/>
        </w:rPr>
        <w:t>popolne</w:t>
      </w:r>
      <w:r w:rsidRPr="00327C02">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sidRPr="00327C02">
        <w:rPr>
          <w:rFonts w:ascii="Times New Roman" w:hAnsi="Times New Roman" w:cs="Times New Roman"/>
          <w:sz w:val="24"/>
          <w:szCs w:val="24"/>
        </w:rPr>
        <w:t>.7</w:t>
      </w:r>
      <w:r w:rsidRPr="00327C02">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7</w:t>
      </w:r>
      <w:r w:rsidRPr="00327C02">
        <w:rPr>
          <w:rFonts w:ascii="Times New Roman" w:hAnsi="Times New Roman" w:cs="Times New Roman"/>
          <w:sz w:val="20"/>
          <w:szCs w:val="24"/>
        </w:rPr>
        <w:t xml:space="preserve"> spiral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792D9087" wp14:editId="640E7FB4">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8)</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722E1C"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3 VZPORE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lastRenderedPageBreak/>
        <w:br/>
        <w:t>Slika 3</w:t>
      </w:r>
      <w:r w:rsidR="00031227" w:rsidRPr="00327C02">
        <w:rPr>
          <w:rFonts w:ascii="Times New Roman" w:hAnsi="Times New Roman" w:cs="Times New Roman"/>
          <w:noProof/>
          <w:sz w:val="20"/>
          <w:szCs w:val="20"/>
          <w:lang w:eastAsia="sl-SI"/>
        </w:rPr>
        <w:t>.8</w:t>
      </w:r>
      <w:r w:rsidRPr="00327C02">
        <w:rPr>
          <w:rFonts w:ascii="Times New Roman" w:hAnsi="Times New Roman" w:cs="Times New Roman"/>
          <w:noProof/>
          <w:sz w:val="20"/>
          <w:szCs w:val="20"/>
          <w:lang w:eastAsia="sl-SI"/>
        </w:rPr>
        <w:t xml:space="preserve"> vzporedni razvoj</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B46158D" wp14:editId="6AB5910C">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51)</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lika 3</w:t>
      </w:r>
      <w:r w:rsidR="00031227"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je lahko na različnih stopnjah razvoja kot prikaz</w:t>
      </w:r>
      <w:r w:rsidR="00031227" w:rsidRPr="00327C02">
        <w:rPr>
          <w:rFonts w:ascii="Times New Roman" w:hAnsi="Times New Roman" w:cs="Times New Roman"/>
          <w:sz w:val="24"/>
          <w:szCs w:val="24"/>
        </w:rPr>
        <w:t>uje slika 3.3</w:t>
      </w:r>
      <w:r w:rsidRPr="00327C02">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9</w:t>
      </w:r>
      <w:r w:rsidRPr="00327C02">
        <w:rPr>
          <w:rFonts w:ascii="Times New Roman" w:hAnsi="Times New Roman" w:cs="Times New Roman"/>
          <w:sz w:val="20"/>
          <w:szCs w:val="24"/>
        </w:rPr>
        <w:t xml:space="preserve"> vzporedni model</w:t>
      </w:r>
      <w:r w:rsidR="004A160D"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528A567F" wp14:editId="20251783">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o Lethbrige in Laganiere (2005) gre p</w:t>
      </w:r>
      <w:r w:rsidR="00071F6D" w:rsidRPr="00327C02">
        <w:rPr>
          <w:rFonts w:ascii="Times New Roman" w:hAnsi="Times New Roman" w:cs="Times New Roman"/>
          <w:sz w:val="24"/>
          <w:szCs w:val="24"/>
        </w:rPr>
        <w:t xml:space="preserve">ri tem modelu </w:t>
      </w:r>
      <w:r w:rsidRPr="00327C02">
        <w:rPr>
          <w:rFonts w:ascii="Times New Roman" w:hAnsi="Times New Roman" w:cs="Times New Roman"/>
          <w:sz w:val="24"/>
          <w:szCs w:val="24"/>
        </w:rPr>
        <w:t xml:space="preserve">za princip </w:t>
      </w:r>
      <w:r w:rsidR="0047753A" w:rsidRPr="00327C02">
        <w:rPr>
          <w:rFonts w:ascii="Times New Roman" w:hAnsi="Times New Roman" w:cs="Times New Roman"/>
          <w:sz w:val="24"/>
          <w:szCs w:val="24"/>
        </w:rPr>
        <w:t>fragmentacije</w:t>
      </w:r>
      <w:r w:rsidRPr="00327C02">
        <w:rPr>
          <w:rFonts w:ascii="Times New Roman" w:hAnsi="Times New Roman" w:cs="Times New Roman"/>
          <w:sz w:val="24"/>
          <w:szCs w:val="24"/>
        </w:rPr>
        <w:t xml:space="preserve"> dela (sl. 3</w:t>
      </w:r>
      <w:r w:rsidR="00031227" w:rsidRPr="00327C02">
        <w:rPr>
          <w:rFonts w:ascii="Times New Roman" w:hAnsi="Times New Roman" w:cs="Times New Roman"/>
          <w:sz w:val="24"/>
          <w:szCs w:val="24"/>
        </w:rPr>
        <w:t>.9</w:t>
      </w:r>
      <w:r w:rsidRPr="00327C02">
        <w:rPr>
          <w:rFonts w:ascii="Times New Roman" w:hAnsi="Times New Roman" w:cs="Times New Roman"/>
          <w:sz w:val="24"/>
          <w:szCs w:val="24"/>
        </w:rPr>
        <w:t>). Vsaka razvojna ekipa deluje na svojem fragmentu navadno po spiralnem ali evolucijskem modelu. Sl</w:t>
      </w:r>
      <w:r w:rsidR="00031227" w:rsidRPr="00327C02">
        <w:rPr>
          <w:rFonts w:ascii="Times New Roman" w:hAnsi="Times New Roman" w:cs="Times New Roman"/>
          <w:sz w:val="24"/>
          <w:szCs w:val="24"/>
        </w:rPr>
        <w:t>ika 3.9</w:t>
      </w:r>
      <w:r w:rsidRPr="00327C02">
        <w:rPr>
          <w:rFonts w:ascii="Times New Roman" w:hAnsi="Times New Roman" w:cs="Times New Roman"/>
          <w:sz w:val="24"/>
          <w:szCs w:val="24"/>
        </w:rPr>
        <w:t xml:space="preserve"> prikazuje eno iteracijo, ki se začne z nujnim načrtovanjem in konča v periodičnih integracij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juna razlaga vzporednega modela je povsem identična modelu rapidnega razvoja, ki sledi (pog</w:t>
      </w:r>
      <w:r w:rsidR="00B858DB" w:rsidRPr="00327C02">
        <w:rPr>
          <w:rFonts w:ascii="Times New Roman" w:hAnsi="Times New Roman" w:cs="Times New Roman"/>
          <w:sz w:val="24"/>
          <w:szCs w:val="24"/>
        </w:rPr>
        <w:t>. 3.4.4</w:t>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 SPECIALIZIRA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1 KOMPONENTNI MODEL</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odel nastavlja proces razvoja programske opreme z že prevedeno programsko opremo. Komercialne komponente (COTS</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sidRPr="00327C02">
        <w:rPr>
          <w:rFonts w:ascii="Times New Roman" w:hAnsi="Times New Roman" w:cs="Times New Roman"/>
          <w:sz w:val="24"/>
          <w:szCs w:val="24"/>
        </w:rPr>
        <w:t>.10</w:t>
      </w:r>
      <w:r w:rsidRPr="00327C02">
        <w:rPr>
          <w:rFonts w:ascii="Times New Roman" w:hAnsi="Times New Roman" w:cs="Times New Roman"/>
          <w:sz w:val="24"/>
          <w:szCs w:val="24"/>
        </w:rPr>
        <w:t>). Te so lahko v obliki konvencionalnih programskih modulov, objektno-orientiranih razredih ali njihovih paketov. Model vodi k ponovni rabi</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že uporabljen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440772" w:rsidRPr="00327C02">
        <w:rPr>
          <w:rFonts w:ascii="Times New Roman" w:hAnsi="Times New Roman" w:cs="Times New Roman"/>
          <w:sz w:val="20"/>
          <w:szCs w:val="24"/>
        </w:rPr>
        <w:t>.10</w:t>
      </w:r>
      <w:r w:rsidRPr="00327C02">
        <w:rPr>
          <w:rFonts w:ascii="Times New Roman" w:hAnsi="Times New Roman" w:cs="Times New Roman"/>
          <w:sz w:val="20"/>
          <w:szCs w:val="24"/>
        </w:rPr>
        <w:t xml:space="preserve"> komponenti model</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18"/>
          <w:lang w:eastAsia="sl-SI"/>
        </w:rPr>
        <w:drawing>
          <wp:inline distT="0" distB="0" distL="0" distR="0" wp14:anchorId="4A03BA1B" wp14:editId="0C077C85">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35)</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3.4.2 FORMALNI MODEL</w:t>
      </w:r>
    </w:p>
    <w:p w:rsidR="00787A4F"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3"/>
      </w:r>
      <w:r w:rsidRPr="00327C02">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sidRPr="00327C02">
        <w:rPr>
          <w:rFonts w:ascii="Times New Roman" w:hAnsi="Times New Roman" w:cs="Times New Roman"/>
          <w:sz w:val="24"/>
          <w:szCs w:val="24"/>
        </w:rPr>
        <w:t>razvoj</w:t>
      </w:r>
      <w:r w:rsidRPr="00327C02">
        <w:rPr>
          <w:rFonts w:ascii="Times New Roman" w:hAnsi="Times New Roman" w:cs="Times New Roman"/>
          <w:sz w:val="24"/>
          <w:szCs w:val="24"/>
        </w:rPr>
        <w:t xml:space="preserve"> programske opreme brez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4.3 ASPEKT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sidRPr="00327C02">
        <w:rPr>
          <w:rFonts w:ascii="Times New Roman" w:hAnsi="Times New Roman" w:cs="Times New Roman"/>
          <w:sz w:val="24"/>
          <w:szCs w:val="24"/>
        </w:rPr>
        <w:t xml:space="preserve"> z objektno usmerjeno paradigmo </w:t>
      </w:r>
      <w:r w:rsidRPr="00327C02">
        <w:rPr>
          <w:rFonts w:ascii="Times New Roman" w:hAnsi="Times New Roman" w:cs="Times New Roman"/>
          <w:sz w:val="24"/>
          <w:szCs w:val="24"/>
        </w:rPr>
        <w:t>kot komponente</w:t>
      </w:r>
      <w:r w:rsidR="009E0B5A" w:rsidRPr="00327C02">
        <w:rPr>
          <w:rFonts w:ascii="Times New Roman" w:hAnsi="Times New Roman" w:cs="Times New Roman"/>
          <w:sz w:val="24"/>
          <w:szCs w:val="24"/>
        </w:rPr>
        <w:t>,</w:t>
      </w:r>
      <w:r w:rsidR="00D7142E" w:rsidRPr="00327C02">
        <w:rPr>
          <w:rFonts w:ascii="Times New Roman" w:hAnsi="Times New Roman" w:cs="Times New Roman"/>
        </w:rPr>
        <w:t xml:space="preserve"> </w:t>
      </w:r>
      <w:r w:rsidRPr="00327C02">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sidRPr="00327C02">
        <w:rPr>
          <w:rFonts w:ascii="Times New Roman" w:hAnsi="Times New Roman" w:cs="Times New Roman"/>
          <w:sz w:val="24"/>
          <w:szCs w:val="24"/>
        </w:rPr>
        <w:t>a</w:t>
      </w:r>
      <w:r w:rsidRPr="00327C02">
        <w:rPr>
          <w:rFonts w:ascii="Times New Roman" w:hAnsi="Times New Roman" w:cs="Times New Roman"/>
          <w:sz w:val="24"/>
          <w:szCs w:val="24"/>
        </w:rPr>
        <w:t xml:space="preserve"> delovanja, sinhronizacije opravil ali upravljanje pomnilnika. Ko se te pojavljajo v več sistemskih funkcijah ali informacijah</w:t>
      </w:r>
      <w:r w:rsidR="007118C5" w:rsidRPr="00327C02">
        <w:rPr>
          <w:rFonts w:ascii="Times New Roman" w:hAnsi="Times New Roman" w:cs="Times New Roman"/>
          <w:sz w:val="24"/>
          <w:szCs w:val="24"/>
        </w:rPr>
        <w:t xml:space="preserve"> se</w:t>
      </w:r>
      <w:r w:rsidRPr="00327C02">
        <w:rPr>
          <w:rFonts w:ascii="Times New Roman" w:hAnsi="Times New Roman" w:cs="Times New Roman"/>
          <w:sz w:val="24"/>
          <w:szCs w:val="24"/>
        </w:rPr>
        <w:t xml:space="preserve"> za njih uporablja termin presečne zadeve</w:t>
      </w:r>
      <w:r w:rsidR="00F47501" w:rsidRPr="00327C02">
        <w:rPr>
          <w:rFonts w:ascii="Times New Roman" w:hAnsi="Times New Roman" w:cs="Times New Roman"/>
          <w:sz w:val="24"/>
          <w:szCs w:val="24"/>
        </w:rPr>
        <w:t xml:space="preserve">. </w:t>
      </w:r>
      <w:r w:rsidRPr="00327C02">
        <w:rPr>
          <w:rFonts w:ascii="Times New Roman" w:hAnsi="Times New Roman" w:cs="Times New Roman"/>
          <w:sz w:val="24"/>
          <w:szCs w:val="24"/>
        </w:rPr>
        <w:t>Ta model še ni dozorel. Ob uporabi največkrat povzame karakteristike evolucijskih a</w:t>
      </w:r>
      <w:r w:rsidR="00E00F34" w:rsidRPr="00327C02">
        <w:rPr>
          <w:rFonts w:ascii="Times New Roman" w:hAnsi="Times New Roman" w:cs="Times New Roman"/>
          <w:sz w:val="24"/>
          <w:szCs w:val="24"/>
        </w:rPr>
        <w:t xml:space="preserve">li vzpored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4 RAD</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rodja lahko vključujejo gradnike grafičnih vmesnikov, računalniško podprto programsko inženirstvo</w:t>
      </w:r>
      <w:r w:rsidRPr="00327C02">
        <w:rPr>
          <w:rStyle w:val="Sprotnaopomba-sklic"/>
          <w:rFonts w:ascii="Times New Roman" w:hAnsi="Times New Roman" w:cs="Times New Roman"/>
        </w:rPr>
        <w:footnoteReference w:id="14"/>
      </w:r>
      <w:r w:rsidRPr="00327C02">
        <w:rPr>
          <w:rFonts w:ascii="Times New Roman" w:hAnsi="Times New Roman" w:cs="Times New Roman"/>
          <w:sz w:val="24"/>
          <w:szCs w:val="24"/>
        </w:rPr>
        <w:t>, sisteme za upravljanje podatkovnih baz, programske jezike četrte generacije</w:t>
      </w:r>
      <w:r w:rsidRPr="00327C02">
        <w:rPr>
          <w:rStyle w:val="Sprotnaopomba-sklic"/>
          <w:rFonts w:ascii="Times New Roman" w:hAnsi="Times New Roman" w:cs="Times New Roman"/>
        </w:rPr>
        <w:footnoteReference w:id="15"/>
      </w:r>
      <w:r w:rsidRPr="00327C02">
        <w:rPr>
          <w:rFonts w:ascii="Times New Roman" w:hAnsi="Times New Roman" w:cs="Times New Roman"/>
          <w:sz w:val="24"/>
          <w:szCs w:val="24"/>
        </w:rPr>
        <w:t xml:space="preserve">, generatorje kode ali objektno umerjeno paradigmo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A70F44" w:rsidRPr="00327C02">
        <w:rPr>
          <w:rFonts w:ascii="Times New Roman" w:hAnsi="Times New Roman" w:cs="Times New Roman"/>
          <w:sz w:val="20"/>
          <w:szCs w:val="20"/>
        </w:rPr>
        <w:t>.1</w:t>
      </w:r>
      <w:r w:rsidR="000B014D" w:rsidRPr="00327C02">
        <w:rPr>
          <w:rFonts w:ascii="Times New Roman" w:hAnsi="Times New Roman" w:cs="Times New Roman"/>
          <w:sz w:val="20"/>
          <w:szCs w:val="20"/>
        </w:rPr>
        <w:t>1</w:t>
      </w:r>
      <w:r w:rsidRPr="00327C02">
        <w:rPr>
          <w:rFonts w:ascii="Times New Roman" w:hAnsi="Times New Roman" w:cs="Times New Roman"/>
          <w:sz w:val="20"/>
          <w:szCs w:val="20"/>
        </w:rPr>
        <w:t xml:space="preserve"> rapidni razvoj</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640C493" wp14:editId="4DC1EF1A">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abharwal 2009, 19)</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Model sestoji iz štirih faz (sl. 3</w:t>
      </w:r>
      <w:r w:rsidR="000B014D" w:rsidRPr="00327C02">
        <w:rPr>
          <w:rFonts w:ascii="Times New Roman" w:hAnsi="Times New Roman" w:cs="Times New Roman"/>
          <w:sz w:val="24"/>
          <w:szCs w:val="24"/>
        </w:rPr>
        <w:t>.11</w:t>
      </w:r>
      <w:r w:rsidR="00D871F4" w:rsidRPr="00327C02">
        <w:rPr>
          <w:rFonts w:ascii="Times New Roman" w:hAnsi="Times New Roman" w:cs="Times New Roman"/>
          <w:sz w:val="24"/>
          <w:szCs w:val="24"/>
        </w:rPr>
        <w:t>):</w:t>
      </w:r>
      <w:r w:rsidRPr="00327C02">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upošteva razvoj na način skupnega načrtovanja</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apl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edvideva prisotnost in vpliv povratne informacije na vseh stopnjah razvoja kar pripomore k zadovoljstvu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je primeren za uporabo pri modularnih posodobitvah že obstoječih sistemov, krajših razvojnih ciklih in dobro definiranih</w:t>
      </w:r>
      <w:r w:rsidR="00CF69AA" w:rsidRPr="00327C02">
        <w:rPr>
          <w:rFonts w:ascii="Times New Roman" w:hAnsi="Times New Roman" w:cs="Times New Roman"/>
          <w:sz w:val="24"/>
          <w:szCs w:val="24"/>
        </w:rPr>
        <w:t xml:space="preserve"> zahtev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5 UNIFICIRAN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w:t>
      </w:r>
      <w:r w:rsidR="000428D0" w:rsidRPr="00327C02">
        <w:rPr>
          <w:rFonts w:ascii="Times New Roman" w:hAnsi="Times New Roman" w:cs="Times New Roman"/>
          <w:sz w:val="24"/>
          <w:szCs w:val="24"/>
        </w:rPr>
        <w:t>avtorji</w:t>
      </w:r>
      <w:r w:rsidRPr="00327C02">
        <w:rPr>
          <w:rStyle w:val="Sprotnaopomba-sklic"/>
          <w:rFonts w:ascii="Times New Roman" w:hAnsi="Times New Roman" w:cs="Times New Roman"/>
          <w:sz w:val="24"/>
          <w:szCs w:val="24"/>
        </w:rPr>
        <w:footnoteReference w:id="17"/>
      </w:r>
      <w:r w:rsidR="000428D0" w:rsidRPr="00327C02">
        <w:rPr>
          <w:rFonts w:ascii="Times New Roman" w:hAnsi="Times New Roman" w:cs="Times New Roman"/>
          <w:sz w:val="24"/>
          <w:szCs w:val="24"/>
        </w:rPr>
        <w:t xml:space="preserve"> modela </w:t>
      </w:r>
      <w:r w:rsidRPr="00327C02">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ni model je primer modernega procesnega modela, ki je bil izpeljan iz unificiranega jezika modeliranja</w:t>
      </w:r>
      <w:r w:rsidR="00AF46AE" w:rsidRPr="00327C02">
        <w:rPr>
          <w:rStyle w:val="Sprotnaopomba-sklic"/>
          <w:rFonts w:ascii="Times New Roman" w:hAnsi="Times New Roman" w:cs="Times New Roman"/>
          <w:sz w:val="24"/>
          <w:szCs w:val="24"/>
        </w:rPr>
        <w:footnoteReference w:id="18"/>
      </w:r>
      <w:r w:rsidRPr="00327C02">
        <w:rPr>
          <w:rFonts w:ascii="Times New Roman" w:hAnsi="Times New Roman" w:cs="Times New Roman"/>
          <w:sz w:val="24"/>
          <w:szCs w:val="24"/>
        </w:rPr>
        <w:t xml:space="preserve"> in povezanega unificiranega razvojnega procesa programske opreme</w:t>
      </w:r>
      <w:r w:rsidR="00430EEA" w:rsidRPr="00327C02">
        <w:rPr>
          <w:rFonts w:ascii="Times New Roman" w:hAnsi="Times New Roman" w:cs="Times New Roman"/>
          <w:sz w:val="24"/>
          <w:szCs w:val="24"/>
        </w:rPr>
        <w:t xml:space="preserve"> </w:t>
      </w:r>
      <w:r w:rsidR="003E067E" w:rsidRPr="00327C02">
        <w:rPr>
          <w:rFonts w:ascii="Times New Roman" w:hAnsi="Times New Roman" w:cs="Times New Roman"/>
          <w:sz w:val="24"/>
          <w:szCs w:val="24"/>
        </w:rPr>
        <w:fldChar w:fldCharType="begin"/>
      </w:r>
      <w:r w:rsidR="003E067E"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327C02">
        <w:rPr>
          <w:rFonts w:ascii="Times New Roman" w:hAnsi="Times New Roman" w:cs="Times New Roman"/>
          <w:sz w:val="24"/>
          <w:szCs w:val="24"/>
        </w:rPr>
        <w:fldChar w:fldCharType="separate"/>
      </w:r>
      <w:r w:rsidR="003E067E" w:rsidRPr="00327C02">
        <w:rPr>
          <w:rFonts w:ascii="Times New Roman" w:hAnsi="Times New Roman" w:cs="Times New Roman"/>
          <w:sz w:val="24"/>
        </w:rPr>
        <w:t>(Sommerville 2010, 50)</w:t>
      </w:r>
      <w:r w:rsidR="003E067E"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3E067E"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A70F44" w:rsidRPr="00327C02">
        <w:rPr>
          <w:rFonts w:ascii="Times New Roman" w:hAnsi="Times New Roman" w:cs="Times New Roman"/>
          <w:sz w:val="20"/>
          <w:szCs w:val="24"/>
        </w:rPr>
        <w:t>.1</w:t>
      </w:r>
      <w:r w:rsidR="000B014D" w:rsidRPr="00327C02">
        <w:rPr>
          <w:rFonts w:ascii="Times New Roman" w:hAnsi="Times New Roman" w:cs="Times New Roman"/>
          <w:sz w:val="20"/>
          <w:szCs w:val="24"/>
        </w:rPr>
        <w:t>2</w:t>
      </w:r>
      <w:r w:rsidRPr="00327C02">
        <w:rPr>
          <w:rFonts w:ascii="Times New Roman" w:hAnsi="Times New Roman" w:cs="Times New Roman"/>
          <w:sz w:val="20"/>
          <w:szCs w:val="24"/>
        </w:rPr>
        <w:t xml:space="preserve"> unificiran procesni model</w:t>
      </w:r>
      <w:r w:rsidR="00E91321"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3FE9F06" wp14:editId="7A277634">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57)</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Unificiran model ima navadno pet faz (sl. 3</w:t>
      </w:r>
      <w:r w:rsidR="000B014D" w:rsidRPr="00327C02">
        <w:rPr>
          <w:rFonts w:ascii="Times New Roman" w:hAnsi="Times New Roman" w:cs="Times New Roman"/>
          <w:sz w:val="24"/>
          <w:szCs w:val="24"/>
        </w:rPr>
        <w:t>.12</w:t>
      </w:r>
      <w:r w:rsidRPr="00327C02">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sidRPr="00327C02">
        <w:rPr>
          <w:rFonts w:ascii="Times New Roman" w:hAnsi="Times New Roman" w:cs="Times New Roman"/>
          <w:sz w:val="24"/>
          <w:szCs w:val="24"/>
        </w:rPr>
        <w:t>izvedejo kot en inkrement</w:t>
      </w:r>
      <w:r w:rsidRPr="00327C02">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sidRPr="00327C02">
        <w:rPr>
          <w:rFonts w:ascii="Times New Roman" w:hAnsi="Times New Roman" w:cs="Times New Roman"/>
          <w:sz w:val="24"/>
          <w:szCs w:val="24"/>
        </w:rPr>
        <w:t>3</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Slika 3</w:t>
      </w:r>
      <w:r w:rsidR="000B014D" w:rsidRPr="00327C02">
        <w:rPr>
          <w:rFonts w:ascii="Times New Roman" w:hAnsi="Times New Roman" w:cs="Times New Roman"/>
          <w:sz w:val="20"/>
          <w:szCs w:val="20"/>
        </w:rPr>
        <w:t>.13</w:t>
      </w:r>
      <w:r w:rsidRPr="00327C02">
        <w:rPr>
          <w:rFonts w:ascii="Times New Roman" w:hAnsi="Times New Roman" w:cs="Times New Roman"/>
          <w:sz w:val="20"/>
          <w:szCs w:val="20"/>
        </w:rPr>
        <w:t xml:space="preserve"> temeljni delovni tokovi in faze unificiranega modela po IBM</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6EE9E9A" wp14:editId="1B476193">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IBM developerWorks : rational“ 2017, 10)</w:t>
      </w:r>
      <w:r w:rsidRPr="00327C02">
        <w:rPr>
          <w:rFonts w:ascii="Times New Roman" w:hAnsi="Times New Roman" w:cs="Times New Roman"/>
          <w:sz w:val="20"/>
          <w:szCs w:val="20"/>
        </w:rPr>
        <w:fldChar w:fldCharType="end"/>
      </w:r>
    </w:p>
    <w:p w:rsidR="00C77DB1" w:rsidRPr="00327C02" w:rsidRDefault="004561FF"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Temeljni delovni tokovi so:</w:t>
      </w:r>
      <w:r w:rsidR="00C77DB1" w:rsidRPr="00327C02">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IBM developerWorks : rational“ 2017, 10)</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ni primeren za vse tip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ki jih ta procesni model navaja ne veljajo za vsak projekt. Razvojna ekipa prilagodi proces, da ustreza njihovim potreb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6 OSEB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sidRPr="00327C02">
        <w:rPr>
          <w:rFonts w:ascii="Times New Roman" w:hAnsi="Times New Roman" w:cs="Times New Roman"/>
          <w:sz w:val="24"/>
          <w:szCs w:val="24"/>
        </w:rPr>
        <w:t xml:space="preserve"> poročilo</w:t>
      </w:r>
      <w:r w:rsidRPr="00327C02">
        <w:rPr>
          <w:rStyle w:val="Sprotnaopomba-sklic"/>
          <w:rFonts w:ascii="Times New Roman" w:hAnsi="Times New Roman" w:cs="Times New Roman"/>
        </w:rPr>
        <w:footnoteReference w:id="20"/>
      </w:r>
      <w:r w:rsidR="00CC3D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2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dustrija programske opreme zagotavlja, da je izdelava teh poročil dobra praksa po vsakem končanem projek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 model ni pogosto v uporabi. Model je intelektualno zahteven in težko sprejemljiv s strani vodstv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pa se tudi ne poslužujejo tega modela. Usposabljanje za uporabo tega modela je dolgotrajno in drag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82063A" w:rsidRPr="00327C02" w:rsidRDefault="0082063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4.7 EKIP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er je razvoj v organizacijah velikokrat situiran okoli ekip je Watts Humphrey razširil spoznanja iz vpeljave osebnega modela in predstavil ekipni</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8 SINHRONIZA</w:t>
      </w:r>
      <w:r w:rsidR="009B6908" w:rsidRPr="00327C02">
        <w:rPr>
          <w:rFonts w:ascii="Times New Roman" w:hAnsi="Times New Roman" w:cs="Times New Roman"/>
          <w:sz w:val="24"/>
          <w:szCs w:val="24"/>
        </w:rPr>
        <w:t>CIJSKO</w:t>
      </w:r>
      <w:r w:rsidRPr="00327C02">
        <w:rPr>
          <w:rFonts w:ascii="Times New Roman" w:hAnsi="Times New Roman" w:cs="Times New Roman"/>
          <w:sz w:val="24"/>
          <w:szCs w:val="24"/>
        </w:rPr>
        <w:t xml:space="preserve"> STABILIZACIJSK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sidRPr="00327C02">
        <w:rPr>
          <w:rFonts w:ascii="Times New Roman" w:hAnsi="Times New Roman" w:cs="Times New Roman"/>
          <w:sz w:val="24"/>
          <w:szCs w:val="24"/>
        </w:rPr>
        <w:t>.</w:t>
      </w:r>
      <w:r w:rsidR="000B014D" w:rsidRPr="00327C02">
        <w:rPr>
          <w:rFonts w:ascii="Times New Roman" w:hAnsi="Times New Roman" w:cs="Times New Roman"/>
          <w:sz w:val="24"/>
          <w:szCs w:val="24"/>
        </w:rPr>
        <w:t>14</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B014D" w:rsidRPr="00327C02">
        <w:rPr>
          <w:rFonts w:ascii="Times New Roman" w:hAnsi="Times New Roman" w:cs="Times New Roman"/>
          <w:sz w:val="20"/>
          <w:szCs w:val="24"/>
        </w:rPr>
        <w:t>.14</w:t>
      </w:r>
      <w:r w:rsidRPr="00327C02">
        <w:rPr>
          <w:rFonts w:ascii="Times New Roman" w:hAnsi="Times New Roman" w:cs="Times New Roman"/>
          <w:sz w:val="20"/>
          <w:szCs w:val="24"/>
        </w:rPr>
        <w:t xml:space="preserve"> odstotek dovoljenih sprememb glede na izdajo</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C76FFE6" wp14:editId="1C43D693">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eters 2008, 120)</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Pr="00327C02">
        <w:rPr>
          <w:rFonts w:ascii="Times New Roman" w:hAnsi="Times New Roman" w:cs="Times New Roman"/>
          <w:sz w:val="24"/>
          <w:szCs w:val="24"/>
        </w:rPr>
        <w:br w:type="page"/>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agilnega razvoja, ki povzema;</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718B8BD5" wp14:editId="118060B2">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50A38F3" wp14:editId="7437832A">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10AFC7A4" wp14:editId="428A88EA">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Seštevek vseh točk projekta = 400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o povprečno število točk na 2-tedenski interval = 5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 čas razvoja (4000/50) = 80 intervalov.</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7B34489" wp14:editId="13591935">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28"/>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29"/>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30"/>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31"/>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rsidR="007B2FDC" w:rsidRPr="00327C02" w:rsidRDefault="007B2FDC"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C28CD22" wp14:editId="24528B1D">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DAF9162" wp14:editId="236918C5">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3 RAZVOJ DINAMIČNIH SISTEMOV</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Življenja; so težave, ki lahko fizično ali celo fatalno ogrozijo posameznik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1E811F0" wp14:editId="0F04EBE6">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večje metodologije za večje ek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4ADA8383" wp14:editId="3BF411D4">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34"/>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63732A" w:rsidRPr="00327C02" w:rsidRDefault="0063732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36"/>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ravljanje izvorne kode in avtomatizacija izdajan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37"/>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4"/>
        </w:rPr>
        <w:t xml:space="preserve"> in poročanje.</w:t>
      </w:r>
    </w:p>
    <w:p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D5CD8AB" wp14:editId="0DF0EC1E">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39"/>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6E9F0620" wp14:editId="65BAE18C">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rsidR="00737633" w:rsidRPr="00327C02" w:rsidRDefault="00737633" w:rsidP="005A6A3B">
      <w:pPr>
        <w:spacing w:line="360" w:lineRule="auto"/>
        <w:jc w:val="both"/>
        <w:rPr>
          <w:rFonts w:ascii="Times New Roman" w:hAnsi="Times New Roman" w:cs="Times New Roman"/>
          <w:sz w:val="24"/>
          <w:szCs w:val="24"/>
        </w:rPr>
      </w:pP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40"/>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42"/>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43"/>
      </w:r>
      <w:r w:rsidRPr="00327C02">
        <w:rPr>
          <w:rFonts w:ascii="Times New Roman" w:hAnsi="Times New Roman" w:cs="Times New Roman"/>
          <w:sz w:val="24"/>
          <w:szCs w:val="24"/>
        </w:rPr>
        <w:t xml:space="preserve"> zakon.</w:t>
      </w:r>
    </w:p>
    <w:p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D6BB5AA" wp14:editId="382513A0">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016EA4F0" wp14:editId="0CBA4D6D">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BA0699" w:rsidRPr="00327C02" w:rsidRDefault="00BA0699" w:rsidP="005A6A3B">
      <w:pPr>
        <w:spacing w:line="360" w:lineRule="auto"/>
        <w:jc w:val="center"/>
        <w:rPr>
          <w:rFonts w:ascii="Times New Roman" w:hAnsi="Times New Roman" w:cs="Times New Roman"/>
          <w:sz w:val="20"/>
          <w:szCs w:val="20"/>
        </w:rPr>
      </w:pP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623917F4" wp14:editId="4358CA50">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ačela Kanbana definirajo primarne aktivnosti za uspešno prakti</w:t>
      </w:r>
      <w:r w:rsidR="002F70B2" w:rsidRPr="00327C02">
        <w:rPr>
          <w:rFonts w:ascii="Times New Roman" w:hAnsi="Times New Roman" w:cs="Times New Roman"/>
          <w:sz w:val="24"/>
          <w:szCs w:val="24"/>
        </w:rPr>
        <w:t>ciranje 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405638FA" wp14:editId="46D4A776">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67292F22" wp14:editId="32022051">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45"/>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169E8BA9" wp14:editId="5B6089C4">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46"/>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9206F6" wp14:editId="7A21CE46">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47"/>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DF35B7F" wp14:editId="7C0A11F1">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716B07" w:rsidRPr="00327C02" w:rsidRDefault="00716B07" w:rsidP="005A6A3B">
      <w:pPr>
        <w:spacing w:line="360" w:lineRule="auto"/>
        <w:contextualSpacing/>
        <w:rPr>
          <w:rFonts w:ascii="Times New Roman" w:hAnsi="Times New Roman" w:cs="Times New Roman"/>
          <w:sz w:val="24"/>
          <w:szCs w:val="24"/>
        </w:rPr>
      </w:pP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48"/>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295F3FAA" wp14:editId="461A3300">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p>
    <w:p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114D4B"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4 RAZVOJ VIDEO IGER</w:t>
      </w:r>
    </w:p>
    <w:p w:rsidR="0028208A" w:rsidRPr="00327C02" w:rsidRDefault="0028208A" w:rsidP="005A6A3B">
      <w:pPr>
        <w:spacing w:line="360" w:lineRule="auto"/>
        <w:contextualSpacing/>
        <w:jc w:val="both"/>
        <w:rPr>
          <w:rFonts w:ascii="Times New Roman" w:hAnsi="Times New Roman" w:cs="Times New Roman"/>
          <w:sz w:val="24"/>
          <w:szCs w:val="24"/>
        </w:rPr>
      </w:pPr>
    </w:p>
    <w:p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opaziti 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rsidR="00444625" w:rsidRPr="00327C02" w:rsidRDefault="00444625"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1 ZNAČILNOSTI IGER</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49"/>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50"/>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51"/>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2 PROCESI V PRAKSI</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52"/>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rPr>
          <w:rFonts w:ascii="Times New Roman" w:hAnsi="Times New Roman" w:cs="Times New Roman"/>
          <w:sz w:val="24"/>
          <w:szCs w:val="24"/>
        </w:rPr>
      </w:pPr>
    </w:p>
    <w:p w:rsidR="00114D4B" w:rsidRPr="00327C02" w:rsidRDefault="00114D4B"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4.3 PROCESNI MODELI ZA IGRE</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53"/>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54"/>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w:t>
      </w:r>
      <w:r w:rsidRPr="00327C02">
        <w:rPr>
          <w:rFonts w:ascii="Times New Roman" w:hAnsi="Times New Roman" w:cs="Times New Roman"/>
          <w:sz w:val="24"/>
          <w:szCs w:val="24"/>
        </w:rPr>
        <w:lastRenderedPageBreak/>
        <w:t xml:space="preserve">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55"/>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56"/>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 Produkcija poteka iterativno, priporoča Kanban metodo za kreacijo umetnin in podajanje časovnih </w:t>
      </w:r>
      <w:r w:rsidRPr="00327C02">
        <w:rPr>
          <w:rFonts w:ascii="Times New Roman" w:hAnsi="Times New Roman" w:cs="Times New Roman"/>
          <w:sz w:val="24"/>
          <w:szCs w:val="24"/>
        </w:rPr>
        <w:lastRenderedPageBreak/>
        <w:t xml:space="preserve">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4 POMANJKLJIVOSTI PROCESNIH MODELOV ZA IGRE</w:t>
      </w:r>
    </w:p>
    <w:p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5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58"/>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5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6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Wilson </w:t>
      </w:r>
      <w:r w:rsidRPr="00327C02">
        <w:rPr>
          <w:rFonts w:ascii="Times New Roman" w:hAnsi="Times New Roman" w:cs="Times New Roman"/>
          <w:sz w:val="24"/>
        </w:rPr>
        <w:lastRenderedPageBreak/>
        <w:t>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6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6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w:t>
      </w:r>
      <w:r w:rsidRPr="00327C02">
        <w:rPr>
          <w:rFonts w:ascii="Times New Roman" w:hAnsi="Times New Roman" w:cs="Times New Roman"/>
          <w:sz w:val="24"/>
          <w:szCs w:val="24"/>
        </w:rPr>
        <w:lastRenderedPageBreak/>
        <w:t xml:space="preserve">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6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5 INŽENIRING METOD</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5.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Slik 5.1 življenjski cikel IM</w:t>
      </w:r>
    </w:p>
    <w:p w:rsidR="00360F96" w:rsidRPr="00327C02" w:rsidRDefault="00360F96" w:rsidP="005A6A3B">
      <w:pPr>
        <w:spacing w:line="360" w:lineRule="auto"/>
        <w:contextualSpacing/>
        <w:jc w:val="center"/>
        <w:rPr>
          <w:rFonts w:ascii="Times New Roman" w:hAnsi="Times New Roman" w:cs="Times New Roman"/>
          <w:sz w:val="20"/>
        </w:rPr>
      </w:pP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6236375" wp14:editId="46AB8540">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360F96" w:rsidRPr="00327C02">
        <w:rPr>
          <w:rFonts w:ascii="Times New Roman" w:hAnsi="Times New Roman" w:cs="Times New Roman"/>
          <w:sz w:val="24"/>
        </w:rPr>
        <w:t>5.1 PROCES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6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5.2 NOTACI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5.3 KONCEPT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sem MIPO so skupni aspekti, kateri nakazujejo njihovo zgradbo:</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2D17A2" w:rsidRPr="00327C02" w:rsidRDefault="002D17A2"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 METODE INŽENIRINGA</w:t>
      </w:r>
    </w:p>
    <w:p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naproti sistematičnemu in strukturiranemu razvoju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6.1 AGILNO MODELIRANJE</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FE2092" w:rsidRPr="00327C02" w:rsidRDefault="00FE2092" w:rsidP="005A6A3B">
      <w:pPr>
        <w:spacing w:line="360" w:lineRule="auto"/>
        <w:contextualSpacing/>
        <w:jc w:val="both"/>
        <w:rPr>
          <w:rFonts w:ascii="Times New Roman" w:hAnsi="Times New Roman" w:cs="Times New Roman"/>
          <w:sz w:val="24"/>
        </w:rPr>
      </w:pPr>
    </w:p>
    <w:p w:rsidR="00FE2092" w:rsidRPr="00327C02" w:rsidRDefault="00FE2092"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rsidR="00C77F39"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 META MODELIRAN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6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66"/>
      </w:r>
      <w:r w:rsidRPr="00327C02">
        <w:rPr>
          <w:rFonts w:ascii="Times New Roman" w:hAnsi="Times New Roman" w:cs="Times New Roman"/>
          <w:sz w:val="24"/>
        </w:rPr>
        <w:t>. Meta-model se osredotoča na prikaz vsebine metode in ima številne pre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6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6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6.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Slika 6.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3D23CAEE" wp14:editId="212CEEC5">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6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7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7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6.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3D0BB08" wp14:editId="09A3F5FB">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rsidR="005B426B" w:rsidRPr="00327C02" w:rsidRDefault="005B426B"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1 METODA METAM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7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6.3</w:t>
      </w:r>
      <w:r w:rsidRPr="00327C02">
        <w:rPr>
          <w:rFonts w:ascii="Times New Roman" w:hAnsi="Times New Roman" w:cs="Times New Roman"/>
          <w:sz w:val="20"/>
        </w:rPr>
        <w:t xml:space="preserve"> temeljni proces meta-metode za izgradnjo metode inženiringa programske opreme</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2204A04" wp14:editId="5BC45F42">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Slika 6.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6.3 SESTAVA METOD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a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tavlja prva tretjina v sliki 6.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 kaže slika 6.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6.4</w:t>
      </w:r>
      <w:r w:rsidR="00360F96" w:rsidRPr="00327C02">
        <w:rPr>
          <w:rFonts w:ascii="Times New Roman" w:hAnsi="Times New Roman" w:cs="Times New Roman"/>
          <w:sz w:val="20"/>
        </w:rPr>
        <w:t xml:space="preserve"> izboljšan temeljni proces meta-metode z uporabo Agilnega modeliranja</w:t>
      </w:r>
    </w:p>
    <w:p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17873EB8" wp14:editId="3A7DE738">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7 IZGRADNJA PROCESA</w:t>
      </w:r>
    </w:p>
    <w:p w:rsidR="00360F96" w:rsidRDefault="00360F96" w:rsidP="005A6A3B">
      <w:pPr>
        <w:spacing w:line="360" w:lineRule="auto"/>
        <w:contextualSpacing/>
        <w:jc w:val="both"/>
        <w:rPr>
          <w:rFonts w:ascii="Times New Roman" w:hAnsi="Times New Roman" w:cs="Times New Roman"/>
          <w:sz w:val="24"/>
          <w:szCs w:val="20"/>
        </w:rPr>
      </w:pPr>
    </w:p>
    <w:p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Agilnega modeliranja.  </w:t>
      </w:r>
    </w:p>
    <w:p w:rsidR="00084CDE" w:rsidRPr="00327C02" w:rsidRDefault="00084CD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1 DEFINIRANJE DOMENE IN DISCIPLIN</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2 IZGRADNJA DOMENSKEGA MODEL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503784" w:rsidRPr="00327C02" w:rsidRDefault="00503784"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1 domenski model na podlagi razvojnih faz</w:t>
      </w: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B1C2909" wp14:editId="525F0201">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400090" cy="1204837"/>
                    </a:xfrm>
                    <a:prstGeom prst="rect">
                      <a:avLst/>
                    </a:prstGeom>
                  </pic:spPr>
                </pic:pic>
              </a:graphicData>
            </a:graphic>
          </wp:inline>
        </w:drawing>
      </w:r>
    </w:p>
    <w:p w:rsidR="00E7043E" w:rsidRPr="00327C02" w:rsidRDefault="00E7043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3 IZBIRA NOTACIJ</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rsidR="00903B88" w:rsidRPr="00327C02" w:rsidRDefault="00903B88" w:rsidP="005A6A3B">
      <w:pPr>
        <w:spacing w:line="360" w:lineRule="auto"/>
        <w:contextualSpacing/>
        <w:jc w:val="both"/>
        <w:rPr>
          <w:rFonts w:ascii="Times New Roman" w:hAnsi="Times New Roman" w:cs="Times New Roman"/>
          <w:sz w:val="24"/>
        </w:rPr>
      </w:pPr>
    </w:p>
    <w:p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Tabela 7.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rsidTr="00E03AF8">
        <w:trPr>
          <w:trHeight w:val="486"/>
          <w:jc w:val="center"/>
        </w:trPr>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21DCC1FF" wp14:editId="2D0B211D">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F022855" wp14:editId="30D213B4">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64ABD88" wp14:editId="7C55B569">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7F1D8762" wp14:editId="2ADFBFC0">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64CBFA0C" wp14:editId="00447B46">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rsidR="00360F96" w:rsidRPr="00327C02" w:rsidRDefault="00AA69EA"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7</w:t>
      </w:r>
      <w:r w:rsidR="00360F96" w:rsidRPr="00327C02">
        <w:rPr>
          <w:rFonts w:ascii="Times New Roman" w:hAnsi="Times New Roman" w:cs="Times New Roman"/>
          <w:sz w:val="24"/>
          <w:szCs w:val="24"/>
        </w:rPr>
        <w:t>.4 DEFINIRANJE ARTEFAKTOV</w:t>
      </w:r>
    </w:p>
    <w:p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7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7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7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6C344F" w:rsidRDefault="006C344F" w:rsidP="005A6A3B">
      <w:pPr>
        <w:spacing w:line="360" w:lineRule="auto"/>
        <w:contextualSpacing/>
        <w:jc w:val="center"/>
        <w:rPr>
          <w:rFonts w:ascii="Times New Roman" w:hAnsi="Times New Roman" w:cs="Times New Roman"/>
          <w:sz w:val="20"/>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368237FF" wp14:editId="496B3B49">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417090" cy="3565312"/>
                    </a:xfrm>
                    <a:prstGeom prst="rect">
                      <a:avLst/>
                    </a:prstGeom>
                  </pic:spPr>
                </pic:pic>
              </a:graphicData>
            </a:graphic>
          </wp:inline>
        </w:drawing>
      </w:r>
    </w:p>
    <w:p w:rsidR="00360F96" w:rsidRPr="00327C02" w:rsidRDefault="00360F96" w:rsidP="005A6A3B">
      <w:pPr>
        <w:spacing w:line="360" w:lineRule="auto"/>
        <w:contextualSpacing/>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DEFINIRANJE PROCESNEGA MODELA</w:t>
      </w:r>
    </w:p>
    <w:p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7.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ces se nadaljuje v zeleno stanje, ki predstavlja pred 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7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Fazo testiranja predstavljajo modra 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77"/>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240CDE"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7.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7DB9963F" wp14:editId="59B17C43">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65716" cy="5951230"/>
                    </a:xfrm>
                    <a:prstGeom prst="rect">
                      <a:avLst/>
                    </a:prstGeom>
                  </pic:spPr>
                </pic:pic>
              </a:graphicData>
            </a:graphic>
          </wp:inline>
        </w:drawing>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IZBIRA ORODIJ</w:t>
      </w:r>
    </w:p>
    <w:p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7A6190" w:rsidRDefault="007A6190" w:rsidP="005A6A3B">
      <w:pPr>
        <w:spacing w:line="360" w:lineRule="auto"/>
        <w:contextualSpacing/>
        <w:jc w:val="both"/>
        <w:rPr>
          <w:rFonts w:ascii="Times New Roman" w:hAnsi="Times New Roman" w:cs="Times New Roman"/>
          <w:sz w:val="24"/>
          <w:szCs w:val="20"/>
        </w:rPr>
      </w:pPr>
    </w:p>
    <w:p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7.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kot to prikazuje slika 7</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7A6190" w:rsidRDefault="007A6190" w:rsidP="005A6A3B">
      <w:pPr>
        <w:spacing w:line="360" w:lineRule="auto"/>
        <w:contextualSpacing/>
        <w:jc w:val="both"/>
        <w:rPr>
          <w:rFonts w:ascii="Times New Roman" w:hAnsi="Times New Roman" w:cs="Times New Roman"/>
          <w:sz w:val="24"/>
          <w:szCs w:val="20"/>
        </w:rPr>
      </w:pP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4 abstrakcija predlaganega procesnega modela</w:t>
      </w: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7E1B243" wp14:editId="08808C62">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548249" cy="1112030"/>
                    </a:xfrm>
                    <a:prstGeom prst="rect">
                      <a:avLst/>
                    </a:prstGeom>
                  </pic:spPr>
                </pic:pic>
              </a:graphicData>
            </a:graphic>
          </wp:inline>
        </w:drawing>
      </w:r>
    </w:p>
    <w:p w:rsidR="007A6190" w:rsidRPr="00327C02" w:rsidRDefault="007A6190" w:rsidP="005A6A3B">
      <w:pPr>
        <w:spacing w:line="360" w:lineRule="auto"/>
        <w:contextualSpacing/>
        <w:jc w:val="both"/>
        <w:rPr>
          <w:rFonts w:ascii="Times New Roman" w:hAnsi="Times New Roman" w:cs="Times New Roman"/>
          <w:sz w:val="24"/>
          <w:szCs w:val="20"/>
        </w:rPr>
      </w:pPr>
    </w:p>
    <w:p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rsidR="00360F96" w:rsidRPr="00327C02" w:rsidRDefault="00360F96" w:rsidP="005A6A3B">
      <w:pPr>
        <w:spacing w:line="360" w:lineRule="auto"/>
        <w:contextualSpacing/>
        <w:jc w:val="both"/>
        <w:rPr>
          <w:rFonts w:ascii="Times New Roman" w:hAnsi="Times New Roman" w:cs="Times New Roman"/>
          <w:sz w:val="24"/>
          <w:szCs w:val="20"/>
        </w:rPr>
      </w:pPr>
    </w:p>
    <w:p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7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ot potrebna orodja.</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7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8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8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rsidR="00BB6D28" w:rsidRPr="00CA19C9" w:rsidRDefault="00BB6D28"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r w:rsidRPr="00CA19C9">
        <w:rPr>
          <w:rFonts w:ascii="Times New Roman" w:hAnsi="Times New Roman" w:cs="Times New Roman"/>
          <w:sz w:val="24"/>
          <w:szCs w:val="24"/>
        </w:rPr>
        <w:t>. OPTIMIZACIJA PROCESA</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8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8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8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rsidR="00BB6D28" w:rsidRDefault="00BB6D28" w:rsidP="005A6A3B">
      <w:pPr>
        <w:spacing w:line="360" w:lineRule="auto"/>
        <w:contextualSpacing/>
        <w:jc w:val="both"/>
        <w:rPr>
          <w:rFonts w:ascii="Times New Roman" w:hAnsi="Times New Roman" w:cs="Times New Roman"/>
          <w:sz w:val="24"/>
          <w:szCs w:val="24"/>
        </w:rPr>
      </w:pPr>
    </w:p>
    <w:p w:rsidR="00BB6D28" w:rsidRPr="00E442B5" w:rsidRDefault="00DA650F"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8.1</w:t>
      </w:r>
      <w:r w:rsidR="00BB6D28">
        <w:rPr>
          <w:rFonts w:ascii="Times New Roman" w:hAnsi="Times New Roman" w:cs="Times New Roman"/>
          <w:sz w:val="24"/>
          <w:szCs w:val="24"/>
        </w:rPr>
        <w:t xml:space="preserve"> AGILNI PRISTOP</w:t>
      </w:r>
    </w:p>
    <w:p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rsidR="00BB6D28" w:rsidRDefault="00BB6D28" w:rsidP="005A6A3B">
      <w:pPr>
        <w:spacing w:line="360" w:lineRule="auto"/>
        <w:contextualSpacing/>
        <w:jc w:val="center"/>
        <w:rPr>
          <w:rFonts w:ascii="Times New Roman" w:hAnsi="Times New Roman" w:cs="Times New Roman"/>
          <w:sz w:val="24"/>
          <w:szCs w:val="24"/>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Slika 8.1 optimiziran procesni model na podlagi praks AM</w:t>
      </w:r>
    </w:p>
    <w:p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46964F7D" wp14:editId="0F74379E">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59313" cy="2301031"/>
                    </a:xfrm>
                    <a:prstGeom prst="rect">
                      <a:avLst/>
                    </a:prstGeom>
                  </pic:spPr>
                </pic:pic>
              </a:graphicData>
            </a:graphic>
          </wp:inline>
        </w:drawing>
      </w:r>
    </w:p>
    <w:p w:rsidR="00BB6D28" w:rsidRDefault="00BB6D28" w:rsidP="005A6A3B">
      <w:pPr>
        <w:spacing w:line="360" w:lineRule="auto"/>
        <w:contextualSpacing/>
        <w:jc w:val="center"/>
        <w:rPr>
          <w:rFonts w:ascii="Times New Roman" w:hAnsi="Times New Roman" w:cs="Times New Roman"/>
          <w:sz w:val="20"/>
          <w:szCs w:val="20"/>
        </w:rPr>
      </w:pP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Pr>
          <w:rFonts w:ascii="Times New Roman" w:hAnsi="Times New Roman" w:cs="Times New Roman"/>
          <w:sz w:val="24"/>
          <w:szCs w:val="20"/>
        </w:rPr>
        <w:t>ZRELOSTNI PRISTOP DGMM</w:t>
      </w:r>
    </w:p>
    <w:p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8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8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8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fokusirati 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4545CA" w:rsidRDefault="004545CA" w:rsidP="005A6A3B">
      <w:pPr>
        <w:spacing w:line="360" w:lineRule="auto"/>
        <w:rPr>
          <w:rFonts w:ascii="Times New Roman" w:hAnsi="Times New Roman" w:cs="Times New Roman"/>
          <w:sz w:val="24"/>
          <w:szCs w:val="24"/>
        </w:rPr>
      </w:pPr>
    </w:p>
    <w:p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rsidR="00897630" w:rsidRDefault="00BC654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9. </w:t>
      </w:r>
      <w:r w:rsidR="003E0D47">
        <w:rPr>
          <w:rFonts w:ascii="Times New Roman" w:hAnsi="Times New Roman" w:cs="Times New Roman"/>
          <w:sz w:val="24"/>
          <w:szCs w:val="24"/>
        </w:rPr>
        <w:t>DISKUSIJA</w:t>
      </w:r>
    </w:p>
    <w:p w:rsidR="00897630" w:rsidRDefault="00897630" w:rsidP="00F66F1E">
      <w:pPr>
        <w:spacing w:line="360" w:lineRule="auto"/>
        <w:contextualSpacing/>
        <w:jc w:val="both"/>
        <w:rPr>
          <w:rFonts w:ascii="Times New Roman" w:hAnsi="Times New Roman" w:cs="Times New Roman"/>
          <w:sz w:val="24"/>
          <w:szCs w:val="24"/>
        </w:rPr>
      </w:pPr>
    </w:p>
    <w:p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 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 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rsidR="00AB3428" w:rsidRDefault="00AB3428" w:rsidP="00F66F1E">
      <w:pPr>
        <w:spacing w:line="360" w:lineRule="auto"/>
        <w:contextualSpacing/>
        <w:jc w:val="both"/>
        <w:rPr>
          <w:rFonts w:ascii="Times New Roman" w:hAnsi="Times New Roman" w:cs="Times New Roman"/>
          <w:sz w:val="24"/>
          <w:szCs w:val="24"/>
        </w:rPr>
      </w:pPr>
    </w:p>
    <w:p w:rsidR="00AB3428" w:rsidRDefault="00AB3428" w:rsidP="00F66F1E">
      <w:pPr>
        <w:spacing w:line="360" w:lineRule="auto"/>
        <w:contextualSpacing/>
        <w:jc w:val="both"/>
        <w:rPr>
          <w:rFonts w:ascii="Times New Roman" w:hAnsi="Times New Roman" w:cs="Times New Roman"/>
          <w:sz w:val="24"/>
          <w:szCs w:val="24"/>
        </w:rPr>
      </w:pPr>
    </w:p>
    <w:p w:rsidR="00AB3428" w:rsidRDefault="00AB3428" w:rsidP="00F66F1E">
      <w:pPr>
        <w:spacing w:line="360" w:lineRule="auto"/>
        <w:contextualSpacing/>
        <w:jc w:val="both"/>
        <w:rPr>
          <w:rFonts w:ascii="Times New Roman" w:hAnsi="Times New Roman" w:cs="Times New Roman"/>
          <w:sz w:val="24"/>
          <w:szCs w:val="24"/>
        </w:rPr>
      </w:pPr>
    </w:p>
    <w:p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 xml:space="preserve">predstavlja krestomatijo izkušenih posameznikov industrij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rsidR="00374AA9" w:rsidRDefault="00374AA9" w:rsidP="00F66F1E">
      <w:pPr>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78866DA1" wp14:editId="5828B365">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611266" cy="1555835"/>
                    </a:xfrm>
                    <a:prstGeom prst="rect">
                      <a:avLst/>
                    </a:prstGeom>
                  </pic:spPr>
                </pic:pic>
              </a:graphicData>
            </a:graphic>
          </wp:inline>
        </w:drawing>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C7717EA" wp14:editId="6FDD26E6">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22A3CEB" wp14:editId="796FC47B">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93561" cy="486676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FD19CF7" wp14:editId="377F9A5B">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09132" cy="2555894"/>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Ind w:w="55" w:type="dxa"/>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35515ABE" wp14:editId="0D130205">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39539" cy="5213247"/>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rsidR="00F0528F" w:rsidRPr="0022454B" w:rsidRDefault="00F0528F" w:rsidP="00F0528F">
      <w:pPr>
        <w:jc w:val="cente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rsidR="00F0528F" w:rsidRPr="00B575DB" w:rsidRDefault="00F0528F" w:rsidP="00F0528F">
      <w:pPr>
        <w:rPr>
          <w:rFonts w:ascii="Times New Roman" w:hAnsi="Times New Roman" w:cs="Times New Roman"/>
          <w:sz w:val="20"/>
          <w:szCs w:val="20"/>
        </w:rPr>
      </w:pPr>
    </w:p>
    <w:p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F0528F" w:rsidRPr="0022454B"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D4128DF" wp14:editId="37C9CF8D">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593080" cy="6096000"/>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542C1436" wp14:editId="3A103A1A">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40912" cy="496125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rsidTr="001E4257">
        <w:trPr>
          <w:trHeight w:val="278"/>
          <w:jc w:val="center"/>
        </w:trPr>
        <w:tc>
          <w:tcPr>
            <w:tcW w:w="2906"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rsidTr="001E4257">
        <w:trPr>
          <w:trHeight w:val="268"/>
          <w:jc w:val="center"/>
        </w:trPr>
        <w:tc>
          <w:tcPr>
            <w:tcW w:w="2906"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rsidTr="001E4257">
        <w:trPr>
          <w:jc w:val="center"/>
        </w:trPr>
        <w:tc>
          <w:tcPr>
            <w:tcW w:w="2093"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rsidR="00F0528F" w:rsidRPr="0022454B" w:rsidRDefault="00F0528F" w:rsidP="00F0528F">
      <w:pPr>
        <w:rPr>
          <w:rFonts w:ascii="Times New Roman" w:hAnsi="Times New Roman" w:cs="Times New Roman"/>
          <w:sz w:val="24"/>
          <w:szCs w:val="24"/>
        </w:rPr>
      </w:pPr>
    </w:p>
    <w:p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65"/>
      <w:headerReference w:type="default" r:id="rId66"/>
      <w:footerReference w:type="even" r:id="rId67"/>
      <w:footerReference w:type="default" r:id="rId68"/>
      <w:headerReference w:type="first" r:id="rId69"/>
      <w:footerReference w:type="first" r:id="rId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69C1" w:rsidRDefault="009669C1" w:rsidP="004E1A4D">
      <w:pPr>
        <w:spacing w:after="0" w:line="240" w:lineRule="auto"/>
      </w:pPr>
      <w:r>
        <w:separator/>
      </w:r>
    </w:p>
  </w:endnote>
  <w:endnote w:type="continuationSeparator" w:id="0">
    <w:p w:rsidR="009669C1" w:rsidRDefault="009669C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69C1" w:rsidRDefault="009669C1" w:rsidP="004E1A4D">
      <w:pPr>
        <w:spacing w:after="0" w:line="240" w:lineRule="auto"/>
      </w:pPr>
      <w:r>
        <w:separator/>
      </w:r>
    </w:p>
  </w:footnote>
  <w:footnote w:type="continuationSeparator" w:id="0">
    <w:p w:rsidR="009669C1" w:rsidRDefault="009669C1" w:rsidP="004E1A4D">
      <w:pPr>
        <w:spacing w:after="0" w:line="240" w:lineRule="auto"/>
      </w:pPr>
      <w:r>
        <w:continuationSeparator/>
      </w:r>
    </w:p>
  </w:footnote>
  <w:footnote w:id="1">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rsidR="009D7AA0" w:rsidRPr="00194376" w:rsidRDefault="009D7AA0"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rsidR="009D7AA0" w:rsidRPr="00194376" w:rsidRDefault="009D7AA0"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rsidR="009D7AA0" w:rsidRPr="00194376" w:rsidRDefault="009D7AA0"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rsidR="009D7AA0" w:rsidRPr="00194376" w:rsidRDefault="009D7AA0" w:rsidP="00C77DB1">
      <w:pPr>
        <w:pStyle w:val="Sprotnaopomba-besedilo"/>
        <w:ind w:left="1416" w:hanging="1416"/>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me modela izvira iz košarkarskega pojma, ki pomeni zabijanje žoge skozi obroč.</w:t>
      </w:r>
    </w:p>
  </w:footnote>
  <w:footnote w:id="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1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udi izraz modeliranje.</w:t>
      </w:r>
    </w:p>
  </w:footnote>
  <w:footnote w:id="1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reuse; je uporaba obstoječe programske opreme ali spoznanj v namen izgradnje nove programske opreme </w:t>
      </w:r>
      <w:r w:rsidRPr="00194376">
        <w:rPr>
          <w:rFonts w:ascii="Times New Roman" w:hAnsi="Times New Roman" w:cs="Times New Roman"/>
        </w:rPr>
        <w:fldChar w:fldCharType="begin"/>
      </w:r>
      <w:r w:rsidRPr="00194376">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194376">
        <w:rPr>
          <w:rFonts w:ascii="Times New Roman" w:hAnsi="Times New Roman" w:cs="Times New Roman"/>
        </w:rPr>
        <w:fldChar w:fldCharType="separate"/>
      </w:r>
      <w:r w:rsidRPr="00194376">
        <w:rPr>
          <w:rFonts w:ascii="Times New Roman" w:hAnsi="Times New Roman" w:cs="Times New Roman"/>
        </w:rPr>
        <w:t>(Frakes in Kang 2005, 529)</w:t>
      </w:r>
      <w:r w:rsidRPr="00194376">
        <w:rPr>
          <w:rFonts w:ascii="Times New Roman" w:hAnsi="Times New Roman" w:cs="Times New Roman"/>
        </w:rPr>
        <w:fldChar w:fldCharType="end"/>
      </w:r>
      <w:r w:rsidRPr="00194376">
        <w:rPr>
          <w:rFonts w:ascii="Times New Roman" w:hAnsi="Times New Roman" w:cs="Times New Roman"/>
        </w:rPr>
        <w:t>.</w:t>
      </w:r>
    </w:p>
  </w:footnote>
  <w:footnote w:id="1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puter Aided Software Engineering – CASE.</w:t>
      </w:r>
    </w:p>
  </w:footnote>
  <w:footnote w:id="1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orth-generation programing language – 4GL. Danes (2017) v uporabi že 5GL.</w:t>
      </w:r>
    </w:p>
  </w:footnote>
  <w:footnote w:id="1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oint Application Development – JAD.</w:t>
      </w:r>
    </w:p>
  </w:footnote>
  <w:footnote w:id="1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cobson, Ivar, Grady Booch, in James Rumbaugh. 1999. </w:t>
      </w:r>
      <w:r w:rsidRPr="00194376">
        <w:rPr>
          <w:rFonts w:ascii="Times New Roman" w:hAnsi="Times New Roman" w:cs="Times New Roman"/>
          <w:i/>
          <w:iCs/>
        </w:rPr>
        <w:t>The unified software development process</w:t>
      </w:r>
      <w:r w:rsidRPr="00194376">
        <w:rPr>
          <w:rFonts w:ascii="Times New Roman" w:hAnsi="Times New Roman" w:cs="Times New Roman"/>
        </w:rPr>
        <w:t>. Reading, Mass.: Addison-Wesley.</w:t>
      </w:r>
    </w:p>
  </w:footnote>
  <w:footnote w:id="18">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ersonal Software Process – PSP.</w:t>
      </w:r>
    </w:p>
  </w:footnote>
  <w:footnote w:id="2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stmortem.</w:t>
      </w:r>
    </w:p>
  </w:footnote>
  <w:footnote w:id="2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Team Software Process – TSP.</w:t>
      </w:r>
    </w:p>
  </w:footnote>
  <w:footnote w:id="2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23">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2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2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2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2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2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2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3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3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3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3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3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3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3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3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3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3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4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4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4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4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4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4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4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4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4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5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5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52">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54">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55">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56">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57">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58">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5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6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6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62">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6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64">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6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66">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6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68">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6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7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7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72">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73">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74">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7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76">
    <w:p w:rsidR="009D7AA0" w:rsidRPr="00194376" w:rsidRDefault="009D7AA0"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7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78">
    <w:p w:rsidR="009D7AA0" w:rsidRPr="00194376" w:rsidRDefault="009D7AA0"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7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8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8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82">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83">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84">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85">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86">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87">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175"/>
    <w:rsid w:val="0001150C"/>
    <w:rsid w:val="00011C7D"/>
    <w:rsid w:val="00013951"/>
    <w:rsid w:val="000151F2"/>
    <w:rsid w:val="000152A1"/>
    <w:rsid w:val="000153BD"/>
    <w:rsid w:val="000157B8"/>
    <w:rsid w:val="00015831"/>
    <w:rsid w:val="00015A4C"/>
    <w:rsid w:val="00015BAC"/>
    <w:rsid w:val="00015E15"/>
    <w:rsid w:val="0001713D"/>
    <w:rsid w:val="000206B1"/>
    <w:rsid w:val="00020CEC"/>
    <w:rsid w:val="000218A6"/>
    <w:rsid w:val="00024F56"/>
    <w:rsid w:val="000252DD"/>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914"/>
    <w:rsid w:val="0006465C"/>
    <w:rsid w:val="0006485A"/>
    <w:rsid w:val="00064EBC"/>
    <w:rsid w:val="00065A46"/>
    <w:rsid w:val="00065F54"/>
    <w:rsid w:val="00067AC3"/>
    <w:rsid w:val="00070276"/>
    <w:rsid w:val="00071278"/>
    <w:rsid w:val="00071AD8"/>
    <w:rsid w:val="00071F6D"/>
    <w:rsid w:val="00072011"/>
    <w:rsid w:val="00072FD9"/>
    <w:rsid w:val="0007316E"/>
    <w:rsid w:val="00073CF0"/>
    <w:rsid w:val="00073DE7"/>
    <w:rsid w:val="0007459D"/>
    <w:rsid w:val="00074693"/>
    <w:rsid w:val="00075A43"/>
    <w:rsid w:val="00081517"/>
    <w:rsid w:val="000815B0"/>
    <w:rsid w:val="00081C16"/>
    <w:rsid w:val="0008357F"/>
    <w:rsid w:val="00083DC0"/>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40A3"/>
    <w:rsid w:val="00095254"/>
    <w:rsid w:val="00095AB6"/>
    <w:rsid w:val="00095DAD"/>
    <w:rsid w:val="00096872"/>
    <w:rsid w:val="0009746A"/>
    <w:rsid w:val="000978BA"/>
    <w:rsid w:val="00097E29"/>
    <w:rsid w:val="000A14FA"/>
    <w:rsid w:val="000A297D"/>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452C"/>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1042"/>
    <w:rsid w:val="00121DEB"/>
    <w:rsid w:val="001220CC"/>
    <w:rsid w:val="00122689"/>
    <w:rsid w:val="00122EB0"/>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910"/>
    <w:rsid w:val="0014210E"/>
    <w:rsid w:val="00142A4C"/>
    <w:rsid w:val="00143D5D"/>
    <w:rsid w:val="00143DC2"/>
    <w:rsid w:val="0014473F"/>
    <w:rsid w:val="001449AB"/>
    <w:rsid w:val="00145286"/>
    <w:rsid w:val="00145D67"/>
    <w:rsid w:val="00146585"/>
    <w:rsid w:val="001475E2"/>
    <w:rsid w:val="00147902"/>
    <w:rsid w:val="00150055"/>
    <w:rsid w:val="00150157"/>
    <w:rsid w:val="001507E6"/>
    <w:rsid w:val="00150AEC"/>
    <w:rsid w:val="00153B7A"/>
    <w:rsid w:val="00153C26"/>
    <w:rsid w:val="00153D90"/>
    <w:rsid w:val="00153E3E"/>
    <w:rsid w:val="00154DF9"/>
    <w:rsid w:val="001561A4"/>
    <w:rsid w:val="00156E18"/>
    <w:rsid w:val="00157751"/>
    <w:rsid w:val="0016017F"/>
    <w:rsid w:val="00160751"/>
    <w:rsid w:val="00161377"/>
    <w:rsid w:val="00162B03"/>
    <w:rsid w:val="0016432B"/>
    <w:rsid w:val="00164FB2"/>
    <w:rsid w:val="001660F5"/>
    <w:rsid w:val="00166254"/>
    <w:rsid w:val="00170B81"/>
    <w:rsid w:val="00171E7A"/>
    <w:rsid w:val="00174D82"/>
    <w:rsid w:val="00174EF5"/>
    <w:rsid w:val="00175171"/>
    <w:rsid w:val="0017706D"/>
    <w:rsid w:val="00177E7A"/>
    <w:rsid w:val="00181D50"/>
    <w:rsid w:val="0018277E"/>
    <w:rsid w:val="001838E0"/>
    <w:rsid w:val="00183DD7"/>
    <w:rsid w:val="001846E9"/>
    <w:rsid w:val="00185256"/>
    <w:rsid w:val="00187F2F"/>
    <w:rsid w:val="00190897"/>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40A1"/>
    <w:rsid w:val="001A44AA"/>
    <w:rsid w:val="001A519D"/>
    <w:rsid w:val="001A5F34"/>
    <w:rsid w:val="001A7C73"/>
    <w:rsid w:val="001B1F89"/>
    <w:rsid w:val="001B2267"/>
    <w:rsid w:val="001B25F1"/>
    <w:rsid w:val="001B3016"/>
    <w:rsid w:val="001B34A6"/>
    <w:rsid w:val="001B386E"/>
    <w:rsid w:val="001B3B94"/>
    <w:rsid w:val="001B47C8"/>
    <w:rsid w:val="001B4D37"/>
    <w:rsid w:val="001B5B54"/>
    <w:rsid w:val="001B730C"/>
    <w:rsid w:val="001B75D2"/>
    <w:rsid w:val="001B7E38"/>
    <w:rsid w:val="001C0047"/>
    <w:rsid w:val="001C032E"/>
    <w:rsid w:val="001C06BF"/>
    <w:rsid w:val="001C07BD"/>
    <w:rsid w:val="001C0EEC"/>
    <w:rsid w:val="001C0F9A"/>
    <w:rsid w:val="001C1AD6"/>
    <w:rsid w:val="001C1CB5"/>
    <w:rsid w:val="001C2852"/>
    <w:rsid w:val="001C2BF7"/>
    <w:rsid w:val="001C3963"/>
    <w:rsid w:val="001C4E9A"/>
    <w:rsid w:val="001C521D"/>
    <w:rsid w:val="001C55E2"/>
    <w:rsid w:val="001C5783"/>
    <w:rsid w:val="001C580E"/>
    <w:rsid w:val="001C60D4"/>
    <w:rsid w:val="001C6D8E"/>
    <w:rsid w:val="001D0379"/>
    <w:rsid w:val="001D12FB"/>
    <w:rsid w:val="001D2199"/>
    <w:rsid w:val="001D40CA"/>
    <w:rsid w:val="001D4470"/>
    <w:rsid w:val="001D594F"/>
    <w:rsid w:val="001D5AE9"/>
    <w:rsid w:val="001D67F4"/>
    <w:rsid w:val="001D7339"/>
    <w:rsid w:val="001D7B4C"/>
    <w:rsid w:val="001E00C3"/>
    <w:rsid w:val="001E19FA"/>
    <w:rsid w:val="001E1E11"/>
    <w:rsid w:val="001E2BBA"/>
    <w:rsid w:val="001E2EDC"/>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F98"/>
    <w:rsid w:val="00216535"/>
    <w:rsid w:val="00216828"/>
    <w:rsid w:val="00217DB2"/>
    <w:rsid w:val="00220900"/>
    <w:rsid w:val="002223A0"/>
    <w:rsid w:val="00222E60"/>
    <w:rsid w:val="00224331"/>
    <w:rsid w:val="00225EDB"/>
    <w:rsid w:val="00225FC7"/>
    <w:rsid w:val="00227AD2"/>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8B9"/>
    <w:rsid w:val="00253CE4"/>
    <w:rsid w:val="002550B2"/>
    <w:rsid w:val="00255C5F"/>
    <w:rsid w:val="0025625A"/>
    <w:rsid w:val="00256BAB"/>
    <w:rsid w:val="00256DFD"/>
    <w:rsid w:val="0025750D"/>
    <w:rsid w:val="00262DE5"/>
    <w:rsid w:val="00263422"/>
    <w:rsid w:val="00263A40"/>
    <w:rsid w:val="002650DA"/>
    <w:rsid w:val="002655CF"/>
    <w:rsid w:val="002655DB"/>
    <w:rsid w:val="002655F3"/>
    <w:rsid w:val="00266161"/>
    <w:rsid w:val="00266209"/>
    <w:rsid w:val="00266458"/>
    <w:rsid w:val="002673C2"/>
    <w:rsid w:val="00267C4E"/>
    <w:rsid w:val="002705FB"/>
    <w:rsid w:val="00270E59"/>
    <w:rsid w:val="0027185E"/>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15BB"/>
    <w:rsid w:val="00291926"/>
    <w:rsid w:val="00291B22"/>
    <w:rsid w:val="00291C40"/>
    <w:rsid w:val="00291D67"/>
    <w:rsid w:val="002925DC"/>
    <w:rsid w:val="00292902"/>
    <w:rsid w:val="00292E6D"/>
    <w:rsid w:val="002944B6"/>
    <w:rsid w:val="00296424"/>
    <w:rsid w:val="00296F25"/>
    <w:rsid w:val="00297483"/>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0D25"/>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51F5"/>
    <w:rsid w:val="003053F3"/>
    <w:rsid w:val="00305AA1"/>
    <w:rsid w:val="00305C8F"/>
    <w:rsid w:val="00306578"/>
    <w:rsid w:val="003068E1"/>
    <w:rsid w:val="00306ECA"/>
    <w:rsid w:val="00306FFD"/>
    <w:rsid w:val="00307303"/>
    <w:rsid w:val="00307386"/>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69"/>
    <w:rsid w:val="0032788A"/>
    <w:rsid w:val="00327B21"/>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37CE5"/>
    <w:rsid w:val="00341A0F"/>
    <w:rsid w:val="00341B77"/>
    <w:rsid w:val="00341BAE"/>
    <w:rsid w:val="0034355E"/>
    <w:rsid w:val="00343568"/>
    <w:rsid w:val="00343DE9"/>
    <w:rsid w:val="00344429"/>
    <w:rsid w:val="0034568A"/>
    <w:rsid w:val="00345930"/>
    <w:rsid w:val="00345969"/>
    <w:rsid w:val="00347972"/>
    <w:rsid w:val="00351A7A"/>
    <w:rsid w:val="003530E3"/>
    <w:rsid w:val="00353A62"/>
    <w:rsid w:val="003543E2"/>
    <w:rsid w:val="00354752"/>
    <w:rsid w:val="00357512"/>
    <w:rsid w:val="00357EC6"/>
    <w:rsid w:val="00360F96"/>
    <w:rsid w:val="003615BF"/>
    <w:rsid w:val="0036239D"/>
    <w:rsid w:val="003623FC"/>
    <w:rsid w:val="0036353C"/>
    <w:rsid w:val="003635A8"/>
    <w:rsid w:val="003638CD"/>
    <w:rsid w:val="00363AF7"/>
    <w:rsid w:val="0036412F"/>
    <w:rsid w:val="003662DF"/>
    <w:rsid w:val="00367265"/>
    <w:rsid w:val="00370A9C"/>
    <w:rsid w:val="003714A7"/>
    <w:rsid w:val="003722EA"/>
    <w:rsid w:val="00372B29"/>
    <w:rsid w:val="00372CFA"/>
    <w:rsid w:val="003731EF"/>
    <w:rsid w:val="0037347A"/>
    <w:rsid w:val="00373B49"/>
    <w:rsid w:val="003740B8"/>
    <w:rsid w:val="0037457A"/>
    <w:rsid w:val="0037469A"/>
    <w:rsid w:val="00374AA9"/>
    <w:rsid w:val="00375BE6"/>
    <w:rsid w:val="00377285"/>
    <w:rsid w:val="0037731D"/>
    <w:rsid w:val="0038127C"/>
    <w:rsid w:val="003815F9"/>
    <w:rsid w:val="0038197D"/>
    <w:rsid w:val="003820BA"/>
    <w:rsid w:val="003824D7"/>
    <w:rsid w:val="00382665"/>
    <w:rsid w:val="0038294D"/>
    <w:rsid w:val="00383FC8"/>
    <w:rsid w:val="003844E8"/>
    <w:rsid w:val="00385316"/>
    <w:rsid w:val="0038555D"/>
    <w:rsid w:val="00386726"/>
    <w:rsid w:val="00386B86"/>
    <w:rsid w:val="00387B53"/>
    <w:rsid w:val="0039003A"/>
    <w:rsid w:val="0039024F"/>
    <w:rsid w:val="00390B06"/>
    <w:rsid w:val="00392761"/>
    <w:rsid w:val="003938EC"/>
    <w:rsid w:val="00395DCF"/>
    <w:rsid w:val="00396C17"/>
    <w:rsid w:val="00397B85"/>
    <w:rsid w:val="00397CE5"/>
    <w:rsid w:val="003A0224"/>
    <w:rsid w:val="003A03C9"/>
    <w:rsid w:val="003A28D7"/>
    <w:rsid w:val="003A2A77"/>
    <w:rsid w:val="003A2AFF"/>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8ED"/>
    <w:rsid w:val="003C548D"/>
    <w:rsid w:val="003D016F"/>
    <w:rsid w:val="003D07AE"/>
    <w:rsid w:val="003D09E6"/>
    <w:rsid w:val="003D23A0"/>
    <w:rsid w:val="003D2A87"/>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6BB7"/>
    <w:rsid w:val="00407F69"/>
    <w:rsid w:val="0041203E"/>
    <w:rsid w:val="00412148"/>
    <w:rsid w:val="00412E20"/>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42F"/>
    <w:rsid w:val="00427583"/>
    <w:rsid w:val="00427D23"/>
    <w:rsid w:val="004307CE"/>
    <w:rsid w:val="00430EEA"/>
    <w:rsid w:val="00431874"/>
    <w:rsid w:val="00432B59"/>
    <w:rsid w:val="00432CCA"/>
    <w:rsid w:val="00432CE5"/>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994"/>
    <w:rsid w:val="00450FB2"/>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67927"/>
    <w:rsid w:val="00470C6B"/>
    <w:rsid w:val="004710A7"/>
    <w:rsid w:val="00471678"/>
    <w:rsid w:val="00472257"/>
    <w:rsid w:val="0047247B"/>
    <w:rsid w:val="00472790"/>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E60"/>
    <w:rsid w:val="00497171"/>
    <w:rsid w:val="00497F52"/>
    <w:rsid w:val="004A0339"/>
    <w:rsid w:val="004A0496"/>
    <w:rsid w:val="004A160D"/>
    <w:rsid w:val="004A20FC"/>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50A"/>
    <w:rsid w:val="004D2D83"/>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5404"/>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C15"/>
    <w:rsid w:val="00515E47"/>
    <w:rsid w:val="00516F7C"/>
    <w:rsid w:val="0051713F"/>
    <w:rsid w:val="005207C0"/>
    <w:rsid w:val="0052394D"/>
    <w:rsid w:val="005251BF"/>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3C6"/>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EBA"/>
    <w:rsid w:val="00570EAB"/>
    <w:rsid w:val="005712E5"/>
    <w:rsid w:val="005714F8"/>
    <w:rsid w:val="005721B6"/>
    <w:rsid w:val="0057251B"/>
    <w:rsid w:val="00574A31"/>
    <w:rsid w:val="00574F9C"/>
    <w:rsid w:val="00575B9A"/>
    <w:rsid w:val="00576368"/>
    <w:rsid w:val="005779D1"/>
    <w:rsid w:val="00577DC2"/>
    <w:rsid w:val="005808C2"/>
    <w:rsid w:val="00580BF8"/>
    <w:rsid w:val="00581188"/>
    <w:rsid w:val="0058252C"/>
    <w:rsid w:val="005825FF"/>
    <w:rsid w:val="00582EF9"/>
    <w:rsid w:val="00582F0F"/>
    <w:rsid w:val="005835FE"/>
    <w:rsid w:val="00583BC9"/>
    <w:rsid w:val="0058568A"/>
    <w:rsid w:val="0058661D"/>
    <w:rsid w:val="00586E9B"/>
    <w:rsid w:val="005872B3"/>
    <w:rsid w:val="00587667"/>
    <w:rsid w:val="00591CE0"/>
    <w:rsid w:val="00593CBF"/>
    <w:rsid w:val="00594577"/>
    <w:rsid w:val="00595504"/>
    <w:rsid w:val="00595626"/>
    <w:rsid w:val="005966DE"/>
    <w:rsid w:val="005972F5"/>
    <w:rsid w:val="00597C83"/>
    <w:rsid w:val="005A1AC6"/>
    <w:rsid w:val="005A2347"/>
    <w:rsid w:val="005A286E"/>
    <w:rsid w:val="005A346B"/>
    <w:rsid w:val="005A4F32"/>
    <w:rsid w:val="005A5485"/>
    <w:rsid w:val="005A6A3B"/>
    <w:rsid w:val="005A7106"/>
    <w:rsid w:val="005A78C9"/>
    <w:rsid w:val="005B04C3"/>
    <w:rsid w:val="005B0C15"/>
    <w:rsid w:val="005B10BF"/>
    <w:rsid w:val="005B33B4"/>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6477"/>
    <w:rsid w:val="005D65B6"/>
    <w:rsid w:val="005D7316"/>
    <w:rsid w:val="005D74A2"/>
    <w:rsid w:val="005D74DF"/>
    <w:rsid w:val="005E0BE7"/>
    <w:rsid w:val="005E2ED4"/>
    <w:rsid w:val="005E3408"/>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4D6"/>
    <w:rsid w:val="00630807"/>
    <w:rsid w:val="00630C0B"/>
    <w:rsid w:val="00631592"/>
    <w:rsid w:val="006333C2"/>
    <w:rsid w:val="00633755"/>
    <w:rsid w:val="006339CD"/>
    <w:rsid w:val="006352EF"/>
    <w:rsid w:val="00635E27"/>
    <w:rsid w:val="00636603"/>
    <w:rsid w:val="00636D3A"/>
    <w:rsid w:val="0063732A"/>
    <w:rsid w:val="00637485"/>
    <w:rsid w:val="0064068E"/>
    <w:rsid w:val="00641E67"/>
    <w:rsid w:val="0064223B"/>
    <w:rsid w:val="006432B2"/>
    <w:rsid w:val="006450B4"/>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FEA"/>
    <w:rsid w:val="006713FE"/>
    <w:rsid w:val="00672241"/>
    <w:rsid w:val="00672825"/>
    <w:rsid w:val="0067308B"/>
    <w:rsid w:val="0067310F"/>
    <w:rsid w:val="00674B27"/>
    <w:rsid w:val="0067567E"/>
    <w:rsid w:val="00675FD8"/>
    <w:rsid w:val="00676C36"/>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87CE5"/>
    <w:rsid w:val="006906CC"/>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73D"/>
    <w:rsid w:val="006A38A5"/>
    <w:rsid w:val="006A54B1"/>
    <w:rsid w:val="006A55AB"/>
    <w:rsid w:val="006A6109"/>
    <w:rsid w:val="006A6D36"/>
    <w:rsid w:val="006A6DA4"/>
    <w:rsid w:val="006B01EA"/>
    <w:rsid w:val="006B1113"/>
    <w:rsid w:val="006B1F42"/>
    <w:rsid w:val="006B2602"/>
    <w:rsid w:val="006B26FF"/>
    <w:rsid w:val="006B3D12"/>
    <w:rsid w:val="006B5649"/>
    <w:rsid w:val="006B5674"/>
    <w:rsid w:val="006B7277"/>
    <w:rsid w:val="006C00FB"/>
    <w:rsid w:val="006C105F"/>
    <w:rsid w:val="006C1E91"/>
    <w:rsid w:val="006C20C4"/>
    <w:rsid w:val="006C22D3"/>
    <w:rsid w:val="006C27BD"/>
    <w:rsid w:val="006C2D3B"/>
    <w:rsid w:val="006C344F"/>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685"/>
    <w:rsid w:val="006E0A8E"/>
    <w:rsid w:val="006E11A1"/>
    <w:rsid w:val="006E1BA1"/>
    <w:rsid w:val="006E22C7"/>
    <w:rsid w:val="006E261E"/>
    <w:rsid w:val="006E3962"/>
    <w:rsid w:val="006E3A1A"/>
    <w:rsid w:val="006E3BE6"/>
    <w:rsid w:val="006E67C0"/>
    <w:rsid w:val="006E70CB"/>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2719"/>
    <w:rsid w:val="00702BFC"/>
    <w:rsid w:val="00703750"/>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726"/>
    <w:rsid w:val="00733743"/>
    <w:rsid w:val="00734574"/>
    <w:rsid w:val="007351C7"/>
    <w:rsid w:val="00735B22"/>
    <w:rsid w:val="00735B53"/>
    <w:rsid w:val="00737507"/>
    <w:rsid w:val="00737633"/>
    <w:rsid w:val="00737CB9"/>
    <w:rsid w:val="00740D4E"/>
    <w:rsid w:val="0074181A"/>
    <w:rsid w:val="0074192E"/>
    <w:rsid w:val="00741F73"/>
    <w:rsid w:val="00742489"/>
    <w:rsid w:val="00742D7B"/>
    <w:rsid w:val="00742DC5"/>
    <w:rsid w:val="00742EC8"/>
    <w:rsid w:val="007438CA"/>
    <w:rsid w:val="00744580"/>
    <w:rsid w:val="007447DF"/>
    <w:rsid w:val="007455B3"/>
    <w:rsid w:val="007470CF"/>
    <w:rsid w:val="0074714F"/>
    <w:rsid w:val="00747519"/>
    <w:rsid w:val="007506AE"/>
    <w:rsid w:val="00752951"/>
    <w:rsid w:val="007529BD"/>
    <w:rsid w:val="00752C68"/>
    <w:rsid w:val="00753E78"/>
    <w:rsid w:val="00755323"/>
    <w:rsid w:val="0075533B"/>
    <w:rsid w:val="00755D76"/>
    <w:rsid w:val="0075698B"/>
    <w:rsid w:val="0076144D"/>
    <w:rsid w:val="007615E0"/>
    <w:rsid w:val="007615EA"/>
    <w:rsid w:val="0076195A"/>
    <w:rsid w:val="00761F14"/>
    <w:rsid w:val="00762A55"/>
    <w:rsid w:val="007633E1"/>
    <w:rsid w:val="00763684"/>
    <w:rsid w:val="00764512"/>
    <w:rsid w:val="00764E18"/>
    <w:rsid w:val="00766CD0"/>
    <w:rsid w:val="007672F2"/>
    <w:rsid w:val="0076751C"/>
    <w:rsid w:val="00767D4C"/>
    <w:rsid w:val="00767F39"/>
    <w:rsid w:val="00771E96"/>
    <w:rsid w:val="00771EEA"/>
    <w:rsid w:val="00772262"/>
    <w:rsid w:val="00772D01"/>
    <w:rsid w:val="00773F5B"/>
    <w:rsid w:val="00773FF9"/>
    <w:rsid w:val="007746B9"/>
    <w:rsid w:val="00776004"/>
    <w:rsid w:val="00776062"/>
    <w:rsid w:val="00780F5A"/>
    <w:rsid w:val="0078340E"/>
    <w:rsid w:val="00783BA3"/>
    <w:rsid w:val="007851B3"/>
    <w:rsid w:val="00787A4F"/>
    <w:rsid w:val="00790B47"/>
    <w:rsid w:val="00791946"/>
    <w:rsid w:val="0079292A"/>
    <w:rsid w:val="00793EE8"/>
    <w:rsid w:val="00794BC5"/>
    <w:rsid w:val="00796079"/>
    <w:rsid w:val="00796184"/>
    <w:rsid w:val="00796422"/>
    <w:rsid w:val="0079718B"/>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E79"/>
    <w:rsid w:val="007F68A2"/>
    <w:rsid w:val="007F6923"/>
    <w:rsid w:val="007F6ECD"/>
    <w:rsid w:val="007F79B3"/>
    <w:rsid w:val="007F7E9C"/>
    <w:rsid w:val="008009D1"/>
    <w:rsid w:val="00800BAE"/>
    <w:rsid w:val="0080245A"/>
    <w:rsid w:val="0080289A"/>
    <w:rsid w:val="008033C8"/>
    <w:rsid w:val="00803401"/>
    <w:rsid w:val="00804C29"/>
    <w:rsid w:val="00804D5E"/>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977"/>
    <w:rsid w:val="00825D5B"/>
    <w:rsid w:val="00825F8E"/>
    <w:rsid w:val="008261C0"/>
    <w:rsid w:val="008273E1"/>
    <w:rsid w:val="008307F9"/>
    <w:rsid w:val="008329AC"/>
    <w:rsid w:val="008345F7"/>
    <w:rsid w:val="008371D4"/>
    <w:rsid w:val="00837F98"/>
    <w:rsid w:val="008408EB"/>
    <w:rsid w:val="0084289A"/>
    <w:rsid w:val="00843412"/>
    <w:rsid w:val="00843DA7"/>
    <w:rsid w:val="00843E80"/>
    <w:rsid w:val="0084685A"/>
    <w:rsid w:val="00846CD2"/>
    <w:rsid w:val="008474D6"/>
    <w:rsid w:val="0085073E"/>
    <w:rsid w:val="00850892"/>
    <w:rsid w:val="008511C9"/>
    <w:rsid w:val="00852ACF"/>
    <w:rsid w:val="00852BB1"/>
    <w:rsid w:val="0085362E"/>
    <w:rsid w:val="0085435D"/>
    <w:rsid w:val="00854A4C"/>
    <w:rsid w:val="008564B4"/>
    <w:rsid w:val="008568A1"/>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5240"/>
    <w:rsid w:val="0089557E"/>
    <w:rsid w:val="0089558C"/>
    <w:rsid w:val="0089618B"/>
    <w:rsid w:val="00897502"/>
    <w:rsid w:val="00897630"/>
    <w:rsid w:val="00897E08"/>
    <w:rsid w:val="008A1241"/>
    <w:rsid w:val="008A1807"/>
    <w:rsid w:val="008A1CFF"/>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4BCF"/>
    <w:rsid w:val="008C5126"/>
    <w:rsid w:val="008C5445"/>
    <w:rsid w:val="008C5583"/>
    <w:rsid w:val="008C579D"/>
    <w:rsid w:val="008C6163"/>
    <w:rsid w:val="008C7D6B"/>
    <w:rsid w:val="008D2F60"/>
    <w:rsid w:val="008D36C7"/>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9B0"/>
    <w:rsid w:val="008F3124"/>
    <w:rsid w:val="008F4230"/>
    <w:rsid w:val="008F498D"/>
    <w:rsid w:val="008F65EC"/>
    <w:rsid w:val="008F6A1E"/>
    <w:rsid w:val="008F6DBE"/>
    <w:rsid w:val="008F6E88"/>
    <w:rsid w:val="008F70FA"/>
    <w:rsid w:val="008F73D1"/>
    <w:rsid w:val="008F7636"/>
    <w:rsid w:val="008F78B3"/>
    <w:rsid w:val="008F7C69"/>
    <w:rsid w:val="00901E33"/>
    <w:rsid w:val="00902526"/>
    <w:rsid w:val="00903B88"/>
    <w:rsid w:val="009040A0"/>
    <w:rsid w:val="009058C3"/>
    <w:rsid w:val="009058CC"/>
    <w:rsid w:val="00905B73"/>
    <w:rsid w:val="00906446"/>
    <w:rsid w:val="0090650F"/>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307E2"/>
    <w:rsid w:val="00931391"/>
    <w:rsid w:val="00931880"/>
    <w:rsid w:val="009328EF"/>
    <w:rsid w:val="00932A6F"/>
    <w:rsid w:val="00934E61"/>
    <w:rsid w:val="009351B0"/>
    <w:rsid w:val="00935878"/>
    <w:rsid w:val="00935B77"/>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715C2"/>
    <w:rsid w:val="00971F27"/>
    <w:rsid w:val="00973A0C"/>
    <w:rsid w:val="00974210"/>
    <w:rsid w:val="00975011"/>
    <w:rsid w:val="00975C1E"/>
    <w:rsid w:val="009764CF"/>
    <w:rsid w:val="00976522"/>
    <w:rsid w:val="009767B3"/>
    <w:rsid w:val="00977837"/>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E3"/>
    <w:rsid w:val="00994586"/>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5E8E"/>
    <w:rsid w:val="009E6D3E"/>
    <w:rsid w:val="009E6EBD"/>
    <w:rsid w:val="009E6EE3"/>
    <w:rsid w:val="009E6F30"/>
    <w:rsid w:val="009E7145"/>
    <w:rsid w:val="009E7220"/>
    <w:rsid w:val="009E79D2"/>
    <w:rsid w:val="009F0313"/>
    <w:rsid w:val="009F0601"/>
    <w:rsid w:val="009F0829"/>
    <w:rsid w:val="009F0A00"/>
    <w:rsid w:val="009F2164"/>
    <w:rsid w:val="009F2F00"/>
    <w:rsid w:val="009F35F5"/>
    <w:rsid w:val="009F3A11"/>
    <w:rsid w:val="009F3DFB"/>
    <w:rsid w:val="009F4C4B"/>
    <w:rsid w:val="009F537D"/>
    <w:rsid w:val="009F60D3"/>
    <w:rsid w:val="009F7EE8"/>
    <w:rsid w:val="00A0053B"/>
    <w:rsid w:val="00A02248"/>
    <w:rsid w:val="00A0231B"/>
    <w:rsid w:val="00A02FAB"/>
    <w:rsid w:val="00A04513"/>
    <w:rsid w:val="00A0488E"/>
    <w:rsid w:val="00A0498C"/>
    <w:rsid w:val="00A052E1"/>
    <w:rsid w:val="00A0585C"/>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6E"/>
    <w:rsid w:val="00A45EBA"/>
    <w:rsid w:val="00A461AC"/>
    <w:rsid w:val="00A46CB2"/>
    <w:rsid w:val="00A4715F"/>
    <w:rsid w:val="00A47C2F"/>
    <w:rsid w:val="00A47E1C"/>
    <w:rsid w:val="00A50483"/>
    <w:rsid w:val="00A508A1"/>
    <w:rsid w:val="00A508AB"/>
    <w:rsid w:val="00A51120"/>
    <w:rsid w:val="00A51879"/>
    <w:rsid w:val="00A5211E"/>
    <w:rsid w:val="00A5213E"/>
    <w:rsid w:val="00A52287"/>
    <w:rsid w:val="00A52CA9"/>
    <w:rsid w:val="00A52D2D"/>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7F"/>
    <w:rsid w:val="00A666E5"/>
    <w:rsid w:val="00A67D0B"/>
    <w:rsid w:val="00A70F44"/>
    <w:rsid w:val="00A71271"/>
    <w:rsid w:val="00A71557"/>
    <w:rsid w:val="00A71C90"/>
    <w:rsid w:val="00A71EEE"/>
    <w:rsid w:val="00A7239B"/>
    <w:rsid w:val="00A72840"/>
    <w:rsid w:val="00A72A2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C6A"/>
    <w:rsid w:val="00AB5C71"/>
    <w:rsid w:val="00AB6BB5"/>
    <w:rsid w:val="00AB756C"/>
    <w:rsid w:val="00AB772C"/>
    <w:rsid w:val="00AC10A9"/>
    <w:rsid w:val="00AC1FE3"/>
    <w:rsid w:val="00AC26A7"/>
    <w:rsid w:val="00AC299E"/>
    <w:rsid w:val="00AC30FE"/>
    <w:rsid w:val="00AC58AC"/>
    <w:rsid w:val="00AC5DA4"/>
    <w:rsid w:val="00AC619E"/>
    <w:rsid w:val="00AC6EC3"/>
    <w:rsid w:val="00AC70E3"/>
    <w:rsid w:val="00AD00BF"/>
    <w:rsid w:val="00AD2016"/>
    <w:rsid w:val="00AD4CFD"/>
    <w:rsid w:val="00AD5458"/>
    <w:rsid w:val="00AD5524"/>
    <w:rsid w:val="00AD5C68"/>
    <w:rsid w:val="00AD64E4"/>
    <w:rsid w:val="00AD683F"/>
    <w:rsid w:val="00AD6A55"/>
    <w:rsid w:val="00AD6AD4"/>
    <w:rsid w:val="00AD7DA9"/>
    <w:rsid w:val="00AE11C9"/>
    <w:rsid w:val="00AE2661"/>
    <w:rsid w:val="00AE2AF8"/>
    <w:rsid w:val="00AE3E59"/>
    <w:rsid w:val="00AE3EC5"/>
    <w:rsid w:val="00AE4966"/>
    <w:rsid w:val="00AE4D80"/>
    <w:rsid w:val="00AE6932"/>
    <w:rsid w:val="00AE75D0"/>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C5A"/>
    <w:rsid w:val="00B23634"/>
    <w:rsid w:val="00B23A23"/>
    <w:rsid w:val="00B23B61"/>
    <w:rsid w:val="00B247FC"/>
    <w:rsid w:val="00B2488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B2B"/>
    <w:rsid w:val="00B62314"/>
    <w:rsid w:val="00B63D6F"/>
    <w:rsid w:val="00B64676"/>
    <w:rsid w:val="00B64C8A"/>
    <w:rsid w:val="00B65753"/>
    <w:rsid w:val="00B658A9"/>
    <w:rsid w:val="00B664D5"/>
    <w:rsid w:val="00B67181"/>
    <w:rsid w:val="00B67578"/>
    <w:rsid w:val="00B67D0D"/>
    <w:rsid w:val="00B734A5"/>
    <w:rsid w:val="00B742F9"/>
    <w:rsid w:val="00B744AF"/>
    <w:rsid w:val="00B75211"/>
    <w:rsid w:val="00B75A98"/>
    <w:rsid w:val="00B76137"/>
    <w:rsid w:val="00B7642B"/>
    <w:rsid w:val="00B76D44"/>
    <w:rsid w:val="00B76F2F"/>
    <w:rsid w:val="00B822C4"/>
    <w:rsid w:val="00B82363"/>
    <w:rsid w:val="00B82772"/>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8A9"/>
    <w:rsid w:val="00B96F66"/>
    <w:rsid w:val="00BA0346"/>
    <w:rsid w:val="00BA0699"/>
    <w:rsid w:val="00BA0F77"/>
    <w:rsid w:val="00BA1B16"/>
    <w:rsid w:val="00BA25D5"/>
    <w:rsid w:val="00BA4651"/>
    <w:rsid w:val="00BA4EAB"/>
    <w:rsid w:val="00BA556D"/>
    <w:rsid w:val="00BA58E0"/>
    <w:rsid w:val="00BA596C"/>
    <w:rsid w:val="00BA5ACA"/>
    <w:rsid w:val="00BA6367"/>
    <w:rsid w:val="00BA6E6F"/>
    <w:rsid w:val="00BA7646"/>
    <w:rsid w:val="00BA7E48"/>
    <w:rsid w:val="00BB1ED1"/>
    <w:rsid w:val="00BB56BD"/>
    <w:rsid w:val="00BB6D28"/>
    <w:rsid w:val="00BB7067"/>
    <w:rsid w:val="00BB71A2"/>
    <w:rsid w:val="00BC0D2C"/>
    <w:rsid w:val="00BC1D63"/>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2630"/>
    <w:rsid w:val="00BD2A38"/>
    <w:rsid w:val="00BD30B2"/>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7CD"/>
    <w:rsid w:val="00C00522"/>
    <w:rsid w:val="00C008CF"/>
    <w:rsid w:val="00C009B3"/>
    <w:rsid w:val="00C015E5"/>
    <w:rsid w:val="00C021E1"/>
    <w:rsid w:val="00C02748"/>
    <w:rsid w:val="00C02AEA"/>
    <w:rsid w:val="00C03903"/>
    <w:rsid w:val="00C040F8"/>
    <w:rsid w:val="00C04A5C"/>
    <w:rsid w:val="00C04C70"/>
    <w:rsid w:val="00C058B8"/>
    <w:rsid w:val="00C05922"/>
    <w:rsid w:val="00C062C0"/>
    <w:rsid w:val="00C06572"/>
    <w:rsid w:val="00C0665D"/>
    <w:rsid w:val="00C06FCB"/>
    <w:rsid w:val="00C075A8"/>
    <w:rsid w:val="00C07E4D"/>
    <w:rsid w:val="00C1056E"/>
    <w:rsid w:val="00C10D6C"/>
    <w:rsid w:val="00C11763"/>
    <w:rsid w:val="00C117FA"/>
    <w:rsid w:val="00C123E7"/>
    <w:rsid w:val="00C13B02"/>
    <w:rsid w:val="00C1507A"/>
    <w:rsid w:val="00C15AC1"/>
    <w:rsid w:val="00C15D5B"/>
    <w:rsid w:val="00C16831"/>
    <w:rsid w:val="00C20053"/>
    <w:rsid w:val="00C22D0E"/>
    <w:rsid w:val="00C2398C"/>
    <w:rsid w:val="00C25617"/>
    <w:rsid w:val="00C25BFB"/>
    <w:rsid w:val="00C27936"/>
    <w:rsid w:val="00C30005"/>
    <w:rsid w:val="00C304F8"/>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4D2B"/>
    <w:rsid w:val="00C44F70"/>
    <w:rsid w:val="00C451F3"/>
    <w:rsid w:val="00C4557F"/>
    <w:rsid w:val="00C45D80"/>
    <w:rsid w:val="00C46D80"/>
    <w:rsid w:val="00C50275"/>
    <w:rsid w:val="00C50B6D"/>
    <w:rsid w:val="00C539EB"/>
    <w:rsid w:val="00C54466"/>
    <w:rsid w:val="00C547E3"/>
    <w:rsid w:val="00C54A57"/>
    <w:rsid w:val="00C562A8"/>
    <w:rsid w:val="00C56BF8"/>
    <w:rsid w:val="00C56E8B"/>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2742"/>
    <w:rsid w:val="00C83168"/>
    <w:rsid w:val="00C83334"/>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6C97"/>
    <w:rsid w:val="00C97528"/>
    <w:rsid w:val="00C97856"/>
    <w:rsid w:val="00CA2BC1"/>
    <w:rsid w:val="00CA2FCC"/>
    <w:rsid w:val="00CA31B9"/>
    <w:rsid w:val="00CA4157"/>
    <w:rsid w:val="00CA4E1D"/>
    <w:rsid w:val="00CA5A7F"/>
    <w:rsid w:val="00CA5C59"/>
    <w:rsid w:val="00CA636A"/>
    <w:rsid w:val="00CA6A5B"/>
    <w:rsid w:val="00CA713E"/>
    <w:rsid w:val="00CB0535"/>
    <w:rsid w:val="00CB134A"/>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E8"/>
    <w:rsid w:val="00CC57EA"/>
    <w:rsid w:val="00CC6093"/>
    <w:rsid w:val="00CC6B7B"/>
    <w:rsid w:val="00CC6EF0"/>
    <w:rsid w:val="00CC7264"/>
    <w:rsid w:val="00CD0A28"/>
    <w:rsid w:val="00CD0A72"/>
    <w:rsid w:val="00CD12CE"/>
    <w:rsid w:val="00CD1F4E"/>
    <w:rsid w:val="00CD2BCE"/>
    <w:rsid w:val="00CD5102"/>
    <w:rsid w:val="00CD5483"/>
    <w:rsid w:val="00CD5552"/>
    <w:rsid w:val="00CD59A1"/>
    <w:rsid w:val="00CD669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8DA"/>
    <w:rsid w:val="00D03B63"/>
    <w:rsid w:val="00D04D83"/>
    <w:rsid w:val="00D06C8C"/>
    <w:rsid w:val="00D0759B"/>
    <w:rsid w:val="00D10888"/>
    <w:rsid w:val="00D10A99"/>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86"/>
    <w:rsid w:val="00D31728"/>
    <w:rsid w:val="00D31CEB"/>
    <w:rsid w:val="00D335AD"/>
    <w:rsid w:val="00D33E5A"/>
    <w:rsid w:val="00D33E99"/>
    <w:rsid w:val="00D342FE"/>
    <w:rsid w:val="00D34F72"/>
    <w:rsid w:val="00D357CF"/>
    <w:rsid w:val="00D37345"/>
    <w:rsid w:val="00D37550"/>
    <w:rsid w:val="00D37FF4"/>
    <w:rsid w:val="00D409FF"/>
    <w:rsid w:val="00D40E4C"/>
    <w:rsid w:val="00D430EF"/>
    <w:rsid w:val="00D43C16"/>
    <w:rsid w:val="00D44030"/>
    <w:rsid w:val="00D44EA7"/>
    <w:rsid w:val="00D4544A"/>
    <w:rsid w:val="00D462DB"/>
    <w:rsid w:val="00D463AE"/>
    <w:rsid w:val="00D468CB"/>
    <w:rsid w:val="00D474B7"/>
    <w:rsid w:val="00D47EF9"/>
    <w:rsid w:val="00D50A6B"/>
    <w:rsid w:val="00D50E1A"/>
    <w:rsid w:val="00D5118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F48"/>
    <w:rsid w:val="00D82265"/>
    <w:rsid w:val="00D82466"/>
    <w:rsid w:val="00D82A34"/>
    <w:rsid w:val="00D82BAA"/>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366"/>
    <w:rsid w:val="00DB4F70"/>
    <w:rsid w:val="00DB704E"/>
    <w:rsid w:val="00DC013A"/>
    <w:rsid w:val="00DC0A46"/>
    <w:rsid w:val="00DC1D17"/>
    <w:rsid w:val="00DC3210"/>
    <w:rsid w:val="00DC32AC"/>
    <w:rsid w:val="00DC4FEB"/>
    <w:rsid w:val="00DC6027"/>
    <w:rsid w:val="00DC6D9D"/>
    <w:rsid w:val="00DC6DF9"/>
    <w:rsid w:val="00DC6EBB"/>
    <w:rsid w:val="00DC7016"/>
    <w:rsid w:val="00DC7863"/>
    <w:rsid w:val="00DC7F46"/>
    <w:rsid w:val="00DD0ED9"/>
    <w:rsid w:val="00DD40C0"/>
    <w:rsid w:val="00DD5B8E"/>
    <w:rsid w:val="00DD5CEC"/>
    <w:rsid w:val="00DD5D0D"/>
    <w:rsid w:val="00DE04AE"/>
    <w:rsid w:val="00DE136B"/>
    <w:rsid w:val="00DE29F2"/>
    <w:rsid w:val="00DE3158"/>
    <w:rsid w:val="00DE3CAE"/>
    <w:rsid w:val="00DE416F"/>
    <w:rsid w:val="00DE47FC"/>
    <w:rsid w:val="00DE48AC"/>
    <w:rsid w:val="00DE496B"/>
    <w:rsid w:val="00DE59B2"/>
    <w:rsid w:val="00DE74A9"/>
    <w:rsid w:val="00DE7D2A"/>
    <w:rsid w:val="00DE7DB6"/>
    <w:rsid w:val="00DF114B"/>
    <w:rsid w:val="00DF12E5"/>
    <w:rsid w:val="00DF2438"/>
    <w:rsid w:val="00DF3201"/>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F5E"/>
    <w:rsid w:val="00E14318"/>
    <w:rsid w:val="00E1619B"/>
    <w:rsid w:val="00E20164"/>
    <w:rsid w:val="00E205F7"/>
    <w:rsid w:val="00E2242E"/>
    <w:rsid w:val="00E23483"/>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222A"/>
    <w:rsid w:val="00E42763"/>
    <w:rsid w:val="00E42FBC"/>
    <w:rsid w:val="00E432D0"/>
    <w:rsid w:val="00E43507"/>
    <w:rsid w:val="00E442B5"/>
    <w:rsid w:val="00E44AA7"/>
    <w:rsid w:val="00E44FA0"/>
    <w:rsid w:val="00E45837"/>
    <w:rsid w:val="00E45E9F"/>
    <w:rsid w:val="00E50085"/>
    <w:rsid w:val="00E50DE9"/>
    <w:rsid w:val="00E51627"/>
    <w:rsid w:val="00E51FE2"/>
    <w:rsid w:val="00E52388"/>
    <w:rsid w:val="00E524B6"/>
    <w:rsid w:val="00E524CE"/>
    <w:rsid w:val="00E531FC"/>
    <w:rsid w:val="00E5343D"/>
    <w:rsid w:val="00E53441"/>
    <w:rsid w:val="00E53A55"/>
    <w:rsid w:val="00E5503C"/>
    <w:rsid w:val="00E55193"/>
    <w:rsid w:val="00E56B8E"/>
    <w:rsid w:val="00E56E89"/>
    <w:rsid w:val="00E606C2"/>
    <w:rsid w:val="00E60848"/>
    <w:rsid w:val="00E614E3"/>
    <w:rsid w:val="00E61B15"/>
    <w:rsid w:val="00E62D84"/>
    <w:rsid w:val="00E630A6"/>
    <w:rsid w:val="00E63A49"/>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6266"/>
    <w:rsid w:val="00E9726B"/>
    <w:rsid w:val="00E97640"/>
    <w:rsid w:val="00EA0066"/>
    <w:rsid w:val="00EA06C0"/>
    <w:rsid w:val="00EA1032"/>
    <w:rsid w:val="00EA1D80"/>
    <w:rsid w:val="00EA2DC4"/>
    <w:rsid w:val="00EA41F3"/>
    <w:rsid w:val="00EA4EA9"/>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C75"/>
    <w:rsid w:val="00EF0E92"/>
    <w:rsid w:val="00EF1410"/>
    <w:rsid w:val="00EF190B"/>
    <w:rsid w:val="00EF1C90"/>
    <w:rsid w:val="00EF1CA6"/>
    <w:rsid w:val="00EF2BE2"/>
    <w:rsid w:val="00EF2C77"/>
    <w:rsid w:val="00EF375E"/>
    <w:rsid w:val="00EF4A84"/>
    <w:rsid w:val="00EF4C09"/>
    <w:rsid w:val="00EF4D14"/>
    <w:rsid w:val="00EF592D"/>
    <w:rsid w:val="00EF5A3F"/>
    <w:rsid w:val="00EF5CAD"/>
    <w:rsid w:val="00EF63F8"/>
    <w:rsid w:val="00EF6BA7"/>
    <w:rsid w:val="00EF6E42"/>
    <w:rsid w:val="00EF6F6D"/>
    <w:rsid w:val="00EF7A79"/>
    <w:rsid w:val="00F00F38"/>
    <w:rsid w:val="00F01077"/>
    <w:rsid w:val="00F01313"/>
    <w:rsid w:val="00F01752"/>
    <w:rsid w:val="00F01E09"/>
    <w:rsid w:val="00F02CC0"/>
    <w:rsid w:val="00F03678"/>
    <w:rsid w:val="00F03B4C"/>
    <w:rsid w:val="00F03DE8"/>
    <w:rsid w:val="00F03ED3"/>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4F37"/>
    <w:rsid w:val="00F552EC"/>
    <w:rsid w:val="00F5547A"/>
    <w:rsid w:val="00F56B73"/>
    <w:rsid w:val="00F573E1"/>
    <w:rsid w:val="00F611A2"/>
    <w:rsid w:val="00F613A2"/>
    <w:rsid w:val="00F61DDA"/>
    <w:rsid w:val="00F639F6"/>
    <w:rsid w:val="00F63F14"/>
    <w:rsid w:val="00F642CC"/>
    <w:rsid w:val="00F646BC"/>
    <w:rsid w:val="00F64A33"/>
    <w:rsid w:val="00F651F1"/>
    <w:rsid w:val="00F66B69"/>
    <w:rsid w:val="00F66F1E"/>
    <w:rsid w:val="00F70365"/>
    <w:rsid w:val="00F70866"/>
    <w:rsid w:val="00F71111"/>
    <w:rsid w:val="00F71724"/>
    <w:rsid w:val="00F71A2F"/>
    <w:rsid w:val="00F7201D"/>
    <w:rsid w:val="00F720F5"/>
    <w:rsid w:val="00F724DA"/>
    <w:rsid w:val="00F73F2F"/>
    <w:rsid w:val="00F742F3"/>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902CE"/>
    <w:rsid w:val="00F91980"/>
    <w:rsid w:val="00F92498"/>
    <w:rsid w:val="00F93979"/>
    <w:rsid w:val="00F93AD5"/>
    <w:rsid w:val="00F93E2F"/>
    <w:rsid w:val="00F948D3"/>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6441"/>
    <w:rsid w:val="00FA67F5"/>
    <w:rsid w:val="00FA6B53"/>
    <w:rsid w:val="00FA734B"/>
    <w:rsid w:val="00FA73A6"/>
    <w:rsid w:val="00FA7C4C"/>
    <w:rsid w:val="00FA7D50"/>
    <w:rsid w:val="00FB29DF"/>
    <w:rsid w:val="00FB4F0E"/>
    <w:rsid w:val="00FB5299"/>
    <w:rsid w:val="00FB5ADE"/>
    <w:rsid w:val="00FB5BF0"/>
    <w:rsid w:val="00FB63E5"/>
    <w:rsid w:val="00FB6567"/>
    <w:rsid w:val="00FB7DBD"/>
    <w:rsid w:val="00FC09DD"/>
    <w:rsid w:val="00FC14F3"/>
    <w:rsid w:val="00FC2774"/>
    <w:rsid w:val="00FC336A"/>
    <w:rsid w:val="00FC3BFE"/>
    <w:rsid w:val="00FC400F"/>
    <w:rsid w:val="00FC436C"/>
    <w:rsid w:val="00FC55FE"/>
    <w:rsid w:val="00FC5E32"/>
    <w:rsid w:val="00FC5EEF"/>
    <w:rsid w:val="00FC6655"/>
    <w:rsid w:val="00FC6F88"/>
    <w:rsid w:val="00FC7097"/>
    <w:rsid w:val="00FC72CD"/>
    <w:rsid w:val="00FD002C"/>
    <w:rsid w:val="00FD0553"/>
    <w:rsid w:val="00FD0782"/>
    <w:rsid w:val="00FD1326"/>
    <w:rsid w:val="00FD1CA2"/>
    <w:rsid w:val="00FD1D00"/>
    <w:rsid w:val="00FD1E61"/>
    <w:rsid w:val="00FD218A"/>
    <w:rsid w:val="00FD2418"/>
    <w:rsid w:val="00FD36DD"/>
    <w:rsid w:val="00FD47F5"/>
    <w:rsid w:val="00FD53A0"/>
    <w:rsid w:val="00FD5B62"/>
    <w:rsid w:val="00FD5BF4"/>
    <w:rsid w:val="00FD5C6E"/>
    <w:rsid w:val="00FD62A9"/>
    <w:rsid w:val="00FD66BD"/>
    <w:rsid w:val="00FD6AFD"/>
    <w:rsid w:val="00FD7470"/>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1E73"/>
    <w:rsid w:val="00FF1F06"/>
    <w:rsid w:val="00FF2776"/>
    <w:rsid w:val="00FF2A89"/>
    <w:rsid w:val="00FF3234"/>
    <w:rsid w:val="00FF3A16"/>
    <w:rsid w:val="00FF5786"/>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3EEEB-E524-4FB9-81D8-24DD33E45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5</TotalTime>
  <Pages>118</Pages>
  <Words>184178</Words>
  <Characters>1049820</Characters>
  <Application>Microsoft Office Word</Application>
  <DocSecurity>0</DocSecurity>
  <Lines>8748</Lines>
  <Paragraphs>246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1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385</cp:revision>
  <cp:lastPrinted>2017-10-13T09:21:00Z</cp:lastPrinted>
  <dcterms:created xsi:type="dcterms:W3CDTF">2017-10-13T08:55:00Z</dcterms:created>
  <dcterms:modified xsi:type="dcterms:W3CDTF">2018-01-11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